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BC774C" w14:textId="36DC516A" w:rsidR="00F07781" w:rsidRDefault="00F07781" w:rsidP="00D82186">
      <w:pPr>
        <w:spacing w:after="0" w:line="360" w:lineRule="auto"/>
        <w:jc w:val="center"/>
      </w:pPr>
    </w:p>
    <w:sdt>
      <w:sdtPr>
        <w:id w:val="1421218104"/>
        <w:docPartObj>
          <w:docPartGallery w:val="Cover Pages"/>
          <w:docPartUnique/>
        </w:docPartObj>
      </w:sdtPr>
      <w:sdtEndPr/>
      <w:sdtContent>
        <w:p w14:paraId="08BA3903" w14:textId="0734E186" w:rsidR="00D82186" w:rsidRPr="00186503" w:rsidRDefault="00186503" w:rsidP="00D82186">
          <w:pPr>
            <w:spacing w:after="0" w:line="360" w:lineRule="auto"/>
            <w:jc w:val="center"/>
            <w:rPr>
              <w:sz w:val="40"/>
              <w:szCs w:val="40"/>
            </w:rPr>
          </w:pPr>
          <w:r w:rsidRPr="00186503">
            <w:rPr>
              <w:sz w:val="40"/>
              <w:szCs w:val="40"/>
            </w:rPr>
            <w:t>TECHNISCHE HOCHSCHULE DEGGENDORF</w:t>
          </w:r>
        </w:p>
        <w:p w14:paraId="1B9F5D1F" w14:textId="77777777" w:rsidR="00186503" w:rsidRPr="00186503" w:rsidRDefault="00186503" w:rsidP="00186503">
          <w:pPr>
            <w:spacing w:after="0" w:line="360" w:lineRule="auto"/>
            <w:jc w:val="center"/>
            <w:rPr>
              <w:sz w:val="28"/>
              <w:szCs w:val="28"/>
            </w:rPr>
          </w:pPr>
          <w:r w:rsidRPr="00186503">
            <w:rPr>
              <w:sz w:val="28"/>
              <w:szCs w:val="28"/>
            </w:rPr>
            <w:t>FAKULTÄT ANGEWANDTE INFORMATIK</w:t>
          </w:r>
        </w:p>
        <w:p w14:paraId="42543309" w14:textId="633A489C" w:rsidR="00186503" w:rsidRPr="00D82186" w:rsidRDefault="00186503" w:rsidP="00D82186">
          <w:pPr>
            <w:pStyle w:val="berschrift1"/>
            <w:rPr>
              <w:color w:val="FFFFFF" w:themeColor="background1"/>
            </w:rPr>
          </w:pPr>
          <w:bookmarkStart w:id="0" w:name="_Toc43826182"/>
          <w:bookmarkStart w:id="1" w:name="_Toc104805291"/>
          <w:r w:rsidRPr="002622B6">
            <w:rPr>
              <w:color w:val="FFFFFF" w:themeColor="background1"/>
            </w:rPr>
            <w:t>Deckblat</w:t>
          </w:r>
          <w:r>
            <w:rPr>
              <w:color w:val="FFFFFF" w:themeColor="background1"/>
            </w:rPr>
            <w:t>t</w:t>
          </w:r>
          <w:bookmarkEnd w:id="0"/>
          <w:bookmarkEnd w:id="1"/>
        </w:p>
        <w:p w14:paraId="3336A820" w14:textId="77777777" w:rsidR="00186503" w:rsidRPr="00186503" w:rsidRDefault="00186503" w:rsidP="00186503">
          <w:pPr>
            <w:spacing w:after="0" w:line="360" w:lineRule="auto"/>
            <w:jc w:val="center"/>
            <w:rPr>
              <w:sz w:val="28"/>
              <w:szCs w:val="28"/>
            </w:rPr>
          </w:pPr>
          <w:r w:rsidRPr="00186503">
            <w:rPr>
              <w:sz w:val="28"/>
              <w:szCs w:val="28"/>
            </w:rPr>
            <w:t>Wissenschaftliche Arbeit zum Thema</w:t>
          </w:r>
        </w:p>
        <w:p w14:paraId="78141319" w14:textId="77777777" w:rsidR="00186503" w:rsidRDefault="00186503" w:rsidP="00186503">
          <w:pPr>
            <w:spacing w:after="0" w:line="360" w:lineRule="auto"/>
            <w:rPr>
              <w:sz w:val="36"/>
              <w:szCs w:val="36"/>
            </w:rPr>
          </w:pPr>
        </w:p>
        <w:p w14:paraId="2F999B00" w14:textId="41CF47E8" w:rsidR="00186503" w:rsidRPr="00186503" w:rsidRDefault="00186503" w:rsidP="00186503">
          <w:pPr>
            <w:spacing w:after="0" w:line="360" w:lineRule="auto"/>
            <w:jc w:val="center"/>
            <w:rPr>
              <w:b/>
              <w:bCs/>
              <w:sz w:val="32"/>
              <w:szCs w:val="32"/>
            </w:rPr>
          </w:pPr>
          <w:r w:rsidRPr="00186503">
            <w:rPr>
              <w:b/>
              <w:bCs/>
              <w:sz w:val="32"/>
              <w:szCs w:val="32"/>
            </w:rPr>
            <w:t>Steuerung einer LED-Matrix mithilfe eines Treibers auf einem Raspberry Pi 4</w:t>
          </w:r>
        </w:p>
        <w:p w14:paraId="32DC1762" w14:textId="7F4E08C9" w:rsidR="00186503" w:rsidRDefault="00186503" w:rsidP="00186503">
          <w:pPr>
            <w:spacing w:after="0" w:line="360" w:lineRule="auto"/>
          </w:pPr>
        </w:p>
        <w:p w14:paraId="4079CFE9" w14:textId="4B26F127" w:rsidR="00186503" w:rsidRDefault="00140C35" w:rsidP="00186503">
          <w:pPr>
            <w:spacing w:after="0" w:line="360" w:lineRule="auto"/>
          </w:pPr>
          <w:r w:rsidRPr="00D82186">
            <w:rPr>
              <w:noProof/>
            </w:rPr>
            <w:drawing>
              <wp:anchor distT="0" distB="0" distL="114300" distR="114300" simplePos="0" relativeHeight="251658240" behindDoc="0" locked="0" layoutInCell="1" allowOverlap="1" wp14:anchorId="34CD43BA" wp14:editId="03546C09">
                <wp:simplePos x="0" y="0"/>
                <wp:positionH relativeFrom="margin">
                  <wp:posOffset>579755</wp:posOffset>
                </wp:positionH>
                <wp:positionV relativeFrom="paragraph">
                  <wp:posOffset>76200</wp:posOffset>
                </wp:positionV>
                <wp:extent cx="4362450" cy="1957527"/>
                <wp:effectExtent l="0" t="0" r="0" b="5080"/>
                <wp:wrapNone/>
                <wp:docPr id="7" name="Grafik 7" descr="Ein Bild, das Text, Elektronik enthält.&#10;&#10;Automatisch generierte Beschreibu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7" name="Grafik 7" descr="Ein Bild, das Text, Elektronik enthält.&#10;&#10;Automatisch generierte Beschreibung"/>
                        <pic:cNvPicPr/>
                      </pic:nvPicPr>
                      <pic:blipFill rotWithShape="1">
                        <a:blip r:embed="rId9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640" t="14211" r="5010" b="8992"/>
                        <a:stretch/>
                      </pic:blipFill>
                      <pic:spPr bwMode="auto">
                        <a:xfrm>
                          <a:off x="0" y="0"/>
                          <a:ext cx="4362450" cy="1957527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ffectLst>
                          <a:softEdge rad="12700"/>
                        </a:effectLst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</w:p>
        <w:p w14:paraId="7F213440" w14:textId="2ADF149F" w:rsidR="00D82186" w:rsidRDefault="00D82186" w:rsidP="00186503">
          <w:pPr>
            <w:spacing w:after="0" w:line="360" w:lineRule="auto"/>
          </w:pPr>
        </w:p>
        <w:p w14:paraId="6AAC200F" w14:textId="6E8F62E3" w:rsidR="00D82186" w:rsidRDefault="00D82186" w:rsidP="00186503">
          <w:pPr>
            <w:spacing w:after="0" w:line="360" w:lineRule="auto"/>
          </w:pPr>
        </w:p>
        <w:p w14:paraId="650E9B06" w14:textId="4E0064E8" w:rsidR="00D82186" w:rsidRDefault="00D82186" w:rsidP="00186503">
          <w:pPr>
            <w:spacing w:after="0" w:line="360" w:lineRule="auto"/>
          </w:pPr>
        </w:p>
        <w:p w14:paraId="002C0921" w14:textId="3466D93B" w:rsidR="00D82186" w:rsidRDefault="00D82186" w:rsidP="00186503">
          <w:pPr>
            <w:spacing w:after="0" w:line="360" w:lineRule="auto"/>
          </w:pPr>
        </w:p>
        <w:p w14:paraId="68A886A6" w14:textId="24426AD8" w:rsidR="00D82186" w:rsidRDefault="00D82186" w:rsidP="00186503">
          <w:pPr>
            <w:spacing w:after="0" w:line="360" w:lineRule="auto"/>
          </w:pPr>
        </w:p>
        <w:p w14:paraId="2309A076" w14:textId="77777777" w:rsidR="00D82186" w:rsidRDefault="00D82186" w:rsidP="00186503">
          <w:pPr>
            <w:spacing w:after="0" w:line="360" w:lineRule="auto"/>
          </w:pPr>
        </w:p>
        <w:p w14:paraId="1C29F829" w14:textId="1E83A4AE" w:rsidR="00186503" w:rsidRDefault="00186503" w:rsidP="00186503">
          <w:pPr>
            <w:spacing w:after="0" w:line="360" w:lineRule="auto"/>
          </w:pPr>
        </w:p>
        <w:p w14:paraId="3B51634E" w14:textId="739A452E" w:rsidR="00D82186" w:rsidRDefault="00140C35" w:rsidP="00186503">
          <w:pPr>
            <w:spacing w:after="0" w:line="360" w:lineRule="auto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7D437C40" wp14:editId="3D52AF5F">
                    <wp:simplePos x="0" y="0"/>
                    <wp:positionH relativeFrom="margin">
                      <wp:posOffset>588010</wp:posOffset>
                    </wp:positionH>
                    <wp:positionV relativeFrom="paragraph">
                      <wp:posOffset>153670</wp:posOffset>
                    </wp:positionV>
                    <wp:extent cx="4258310" cy="635"/>
                    <wp:effectExtent l="0" t="0" r="8890" b="8255"/>
                    <wp:wrapNone/>
                    <wp:docPr id="8" name="Textfeld 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258310" cy="635"/>
                            </a:xfrm>
                            <a:prstGeom prst="rect">
                              <a:avLst/>
                            </a:prstGeom>
                            <a:solidFill>
                              <a:prstClr val="white"/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1ECBF626" w14:textId="2915F6AD" w:rsidR="00D82186" w:rsidRPr="00E643B7" w:rsidRDefault="00D82186" w:rsidP="00D82186">
                                <w:pPr>
                                  <w:pStyle w:val="Beschriftung"/>
                                </w:pPr>
                                <w:r>
                                  <w:t xml:space="preserve">Abbildung </w:t>
                                </w:r>
                                <w:r w:rsidR="00181E56">
                                  <w:fldChar w:fldCharType="begin"/>
                                </w:r>
                                <w:r w:rsidR="00181E56">
                                  <w:instrText xml:space="preserve"> SEQ Abbildung \* ARABIC </w:instrText>
                                </w:r>
                                <w:r w:rsidR="00181E56">
                                  <w:fldChar w:fldCharType="separate"/>
                                </w:r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  <w:r w:rsidR="00181E56">
                                  <w:rPr>
                                    <w:noProof/>
                                  </w:rPr>
                                  <w:fldChar w:fldCharType="end"/>
                                </w:r>
                                <w:r>
                                  <w:t xml:space="preserve"> Aufbau LED-Matrix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type w14:anchorId="7D437C40" id="_x0000_t202" coordsize="21600,21600" o:spt="202" path="m,l,21600r21600,l21600,xe">
                    <v:stroke joinstyle="miter"/>
                    <v:path gradientshapeok="t" o:connecttype="rect"/>
                  </v:shapetype>
                  <v:shape id="Textfeld 8" o:spid="_x0000_s1026" type="#_x0000_t202" style="position:absolute;margin-left:46.3pt;margin-top:12.1pt;width:335.3pt;height:.05pt;z-index:25166028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" stroked="f">
                    <v:textbox style="mso-fit-shape-to-text:t" inset="0,0,0,0">
                      <w:txbxContent>
                        <w:p w14:paraId="1ECBF626" w14:textId="2915F6AD" w:rsidR="00D82186" w:rsidRPr="00E643B7" w:rsidRDefault="00D82186" w:rsidP="00D82186">
                          <w:pPr>
                            <w:pStyle w:val="Beschriftung"/>
                          </w:pPr>
                          <w:r>
                            <w:t xml:space="preserve">Abbildung </w:t>
                          </w:r>
                          <w:r w:rsidR="00181E56">
                            <w:fldChar w:fldCharType="begin"/>
                          </w:r>
                          <w:r w:rsidR="00181E56">
                            <w:instrText xml:space="preserve"> SEQ Abbildung \* ARABIC </w:instrText>
                          </w:r>
                          <w:r w:rsidR="00181E56">
                            <w:fldChar w:fldCharType="separate"/>
                          </w:r>
                          <w:r>
                            <w:rPr>
                              <w:noProof/>
                            </w:rPr>
                            <w:t>1</w:t>
                          </w:r>
                          <w:r w:rsidR="00181E56">
                            <w:rPr>
                              <w:noProof/>
                            </w:rPr>
                            <w:fldChar w:fldCharType="end"/>
                          </w:r>
                          <w:r>
                            <w:t xml:space="preserve"> Aufbau LED-Matrix</w:t>
                          </w:r>
                        </w:p>
                      </w:txbxContent>
                    </v:textbox>
                    <w10:wrap anchorx="margin"/>
                  </v:shape>
                </w:pict>
              </mc:Fallback>
            </mc:AlternateContent>
          </w:r>
        </w:p>
        <w:p w14:paraId="1122008F" w14:textId="52E9EF9D" w:rsidR="00186503" w:rsidRDefault="00186503" w:rsidP="00186503">
          <w:pPr>
            <w:spacing w:after="0" w:line="360" w:lineRule="auto"/>
          </w:pPr>
        </w:p>
        <w:p w14:paraId="607C223F" w14:textId="289A3A9B" w:rsidR="00186503" w:rsidRDefault="00186503" w:rsidP="00186503">
          <w:pPr>
            <w:spacing w:after="0" w:line="360" w:lineRule="auto"/>
            <w:jc w:val="center"/>
          </w:pPr>
        </w:p>
        <w:p w14:paraId="39E3A873" w14:textId="77777777" w:rsidR="00D82186" w:rsidRDefault="00D82186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153AC2DA" w14:textId="6F235794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  <w:r w:rsidRPr="002563AA">
            <w:rPr>
              <w:sz w:val="24"/>
              <w:szCs w:val="24"/>
            </w:rPr>
            <w:t>vorgelegt von</w:t>
          </w:r>
        </w:p>
        <w:p w14:paraId="7FD57CF5" w14:textId="5EE60B0A" w:rsidR="00186503" w:rsidRDefault="00186503" w:rsidP="004B648B">
          <w:pPr>
            <w:spacing w:after="0" w:line="360" w:lineRule="auto"/>
            <w:jc w:val="center"/>
            <w:rPr>
              <w:sz w:val="24"/>
              <w:szCs w:val="24"/>
            </w:rPr>
          </w:pPr>
          <w:r w:rsidRPr="002563AA">
            <w:rPr>
              <w:sz w:val="24"/>
              <w:szCs w:val="24"/>
            </w:rPr>
            <w:t>Anton Kraus</w:t>
          </w:r>
          <w:r w:rsidR="004B648B">
            <w:rPr>
              <w:sz w:val="24"/>
              <w:szCs w:val="24"/>
            </w:rPr>
            <w:t xml:space="preserve"> - </w:t>
          </w:r>
          <w:r>
            <w:rPr>
              <w:sz w:val="24"/>
              <w:szCs w:val="24"/>
            </w:rPr>
            <w:t>Matrikelnummer: 00804697</w:t>
          </w:r>
        </w:p>
        <w:p w14:paraId="62C9F293" w14:textId="442CB575" w:rsidR="00186503" w:rsidRDefault="00186503" w:rsidP="004B648B">
          <w:pPr>
            <w:spacing w:after="0" w:line="360" w:lineRule="auto"/>
            <w:jc w:val="center"/>
            <w:rPr>
              <w:sz w:val="24"/>
              <w:szCs w:val="24"/>
            </w:rPr>
          </w:pPr>
          <w:r>
            <w:rPr>
              <w:sz w:val="24"/>
              <w:szCs w:val="24"/>
            </w:rPr>
            <w:t>Simon Oberm</w:t>
          </w:r>
          <w:r w:rsidR="00F56F27">
            <w:rPr>
              <w:sz w:val="24"/>
              <w:szCs w:val="24"/>
            </w:rPr>
            <w:t>e</w:t>
          </w:r>
          <w:r>
            <w:rPr>
              <w:sz w:val="24"/>
              <w:szCs w:val="24"/>
            </w:rPr>
            <w:t>ier</w:t>
          </w:r>
          <w:r w:rsidR="004B648B">
            <w:rPr>
              <w:sz w:val="24"/>
              <w:szCs w:val="24"/>
            </w:rPr>
            <w:t xml:space="preserve"> - </w:t>
          </w:r>
          <w:r>
            <w:rPr>
              <w:sz w:val="24"/>
              <w:szCs w:val="24"/>
            </w:rPr>
            <w:t>Matrikelnummer:</w:t>
          </w:r>
          <w:r w:rsidR="00E77DD7">
            <w:rPr>
              <w:sz w:val="24"/>
              <w:szCs w:val="24"/>
            </w:rPr>
            <w:t xml:space="preserve"> 00800498</w:t>
          </w:r>
        </w:p>
        <w:p w14:paraId="3C27B4BF" w14:textId="5BA705C7" w:rsidR="00186503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319598EE" w14:textId="5318C30B" w:rsidR="00F2480D" w:rsidRDefault="00F2480D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77FF5C01" w14:textId="77777777" w:rsidR="00F2480D" w:rsidRDefault="00F2480D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5428D048" w14:textId="77777777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3CCB423B" w14:textId="0C4850B9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  <w:r w:rsidRPr="002563AA">
            <w:rPr>
              <w:sz w:val="24"/>
              <w:szCs w:val="24"/>
            </w:rPr>
            <w:t xml:space="preserve">Eingereicht: </w:t>
          </w:r>
          <w:sdt>
            <w:sdtPr>
              <w:rPr>
                <w:sz w:val="24"/>
                <w:szCs w:val="24"/>
              </w:rPr>
              <w:id w:val="1243915685"/>
              <w:placeholder>
                <w:docPart w:val="DefaultPlaceholder_-1854013437"/>
              </w:placeholder>
              <w:date w:fullDate="2022-05-30T00:00:00Z">
                <w:dateFormat w:val="dd.MM.yyyy"/>
                <w:lid w:val="de-DE"/>
                <w:storeMappedDataAs w:val="dateTime"/>
                <w:calendar w:val="gregorian"/>
              </w:date>
            </w:sdtPr>
            <w:sdtEndPr/>
            <w:sdtContent>
              <w:r w:rsidR="00181E56">
                <w:rPr>
                  <w:sz w:val="24"/>
                  <w:szCs w:val="24"/>
                </w:rPr>
                <w:t>30.05.2022</w:t>
              </w:r>
            </w:sdtContent>
          </w:sdt>
        </w:p>
        <w:p w14:paraId="17D13AAD" w14:textId="50C4B399" w:rsidR="00186503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74DA8630" w14:textId="77777777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0894FE1C" w14:textId="3CB21769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  <w:r w:rsidRPr="002563AA">
            <w:rPr>
              <w:sz w:val="24"/>
              <w:szCs w:val="24"/>
            </w:rPr>
            <w:t xml:space="preserve">Betreuer: </w:t>
          </w:r>
          <w:r>
            <w:rPr>
              <w:sz w:val="24"/>
              <w:szCs w:val="24"/>
            </w:rPr>
            <w:t>Andreas Laubhahn</w:t>
          </w:r>
        </w:p>
        <w:p w14:paraId="6424DECC" w14:textId="56E532FD" w:rsidR="00C3667A" w:rsidRDefault="00C3667A">
          <w:pPr>
            <w:spacing w:line="259" w:lineRule="auto"/>
          </w:pPr>
          <w:r>
            <w:br w:type="page"/>
          </w:r>
        </w:p>
      </w:sdtContent>
    </w:sdt>
    <w:sdt>
      <w:sdtPr>
        <w:rPr>
          <w:rFonts w:ascii="Arial" w:eastAsiaTheme="minorHAnsi" w:hAnsi="Arial" w:cstheme="minorBidi"/>
          <w:color w:val="auto"/>
          <w:sz w:val="22"/>
          <w:szCs w:val="22"/>
          <w:lang w:eastAsia="en-US"/>
        </w:rPr>
        <w:id w:val="1898696420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203D549" w14:textId="34CB9ED9" w:rsidR="004D5CE7" w:rsidRDefault="004D5CE7">
          <w:pPr>
            <w:pStyle w:val="Inhaltsverzeichnisberschrift"/>
          </w:pPr>
          <w:r>
            <w:t>Inhalt</w:t>
          </w:r>
        </w:p>
        <w:p w14:paraId="3E8522AC" w14:textId="06BB497A" w:rsidR="00600D43" w:rsidRDefault="004D5CE7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4805291" w:history="1">
            <w:r w:rsidR="00600D43" w:rsidRPr="000D5D17">
              <w:rPr>
                <w:rStyle w:val="Hyperlink"/>
                <w:noProof/>
              </w:rPr>
              <w:t>Deckblatt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1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0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148FE8DE" w14:textId="175BE67A" w:rsidR="00600D43" w:rsidRDefault="00181E56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2" w:history="1">
            <w:r w:rsidR="00600D43" w:rsidRPr="000D5D17">
              <w:rPr>
                <w:rStyle w:val="Hyperlink"/>
                <w:noProof/>
              </w:rPr>
              <w:t>1 Einleitung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2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2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6FE551F4" w14:textId="05F8383D" w:rsidR="00600D43" w:rsidRDefault="00181E56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3" w:history="1">
            <w:r w:rsidR="00600D43" w:rsidRPr="000D5D17">
              <w:rPr>
                <w:rStyle w:val="Hyperlink"/>
                <w:noProof/>
              </w:rPr>
              <w:t>1.1 Aufgabenstellung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3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2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4B85FE84" w14:textId="50C5ED27" w:rsidR="00600D43" w:rsidRDefault="00181E56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4" w:history="1">
            <w:r w:rsidR="00600D43" w:rsidRPr="000D5D17">
              <w:rPr>
                <w:rStyle w:val="Hyperlink"/>
                <w:noProof/>
              </w:rPr>
              <w:t>1.2 Zeitplan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4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2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6E81F7F9" w14:textId="77C3B5AC" w:rsidR="00600D43" w:rsidRDefault="00181E56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5" w:history="1">
            <w:r w:rsidR="00600D43" w:rsidRPr="000D5D17">
              <w:rPr>
                <w:rStyle w:val="Hyperlink"/>
                <w:noProof/>
              </w:rPr>
              <w:t>1.3 Ausgangssituation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5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2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0B130C7D" w14:textId="2381B379" w:rsidR="00600D43" w:rsidRDefault="00181E56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6" w:history="1">
            <w:r w:rsidR="00600D43" w:rsidRPr="000D5D17">
              <w:rPr>
                <w:rStyle w:val="Hyperlink"/>
                <w:noProof/>
              </w:rPr>
              <w:t>2. Aufbau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6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3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74D2C2CA" w14:textId="206517B1" w:rsidR="00600D43" w:rsidRDefault="00181E56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7" w:history="1">
            <w:r w:rsidR="00600D43" w:rsidRPr="000D5D17">
              <w:rPr>
                <w:rStyle w:val="Hyperlink"/>
                <w:noProof/>
              </w:rPr>
              <w:t>2.1 Software (Linux)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7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3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5487C61A" w14:textId="7B710840" w:rsidR="00600D43" w:rsidRDefault="00181E56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8" w:history="1">
            <w:r w:rsidR="00600D43" w:rsidRPr="000D5D17">
              <w:rPr>
                <w:rStyle w:val="Hyperlink"/>
                <w:noProof/>
              </w:rPr>
              <w:t>2.2 Hardware (LED-Matrix)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8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3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77C7C40F" w14:textId="40083736" w:rsidR="00600D43" w:rsidRDefault="00181E56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9" w:history="1">
            <w:r w:rsidR="00600D43" w:rsidRPr="000D5D17">
              <w:rPr>
                <w:rStyle w:val="Hyperlink"/>
                <w:noProof/>
              </w:rPr>
              <w:t>Literaturverzeichnis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9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6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45B973E0" w14:textId="166FFDDD" w:rsidR="00600D43" w:rsidRDefault="00181E56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300" w:history="1">
            <w:r w:rsidR="00600D43" w:rsidRPr="000D5D17">
              <w:rPr>
                <w:rStyle w:val="Hyperlink"/>
                <w:noProof/>
              </w:rPr>
              <w:t>I Abbildungsverzeichnis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300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6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769F3F19" w14:textId="5FD3AA93" w:rsidR="00600D43" w:rsidRDefault="00181E56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301" w:history="1">
            <w:r w:rsidR="00600D43" w:rsidRPr="000D5D17">
              <w:rPr>
                <w:rStyle w:val="Hyperlink"/>
                <w:noProof/>
              </w:rPr>
              <w:t>II Abkürzungsverzeichnis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301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6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5644A368" w14:textId="5F08FD7B" w:rsidR="00600D43" w:rsidRDefault="00181E56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302" w:history="1">
            <w:r w:rsidR="00600D43" w:rsidRPr="000D5D17">
              <w:rPr>
                <w:rStyle w:val="Hyperlink"/>
                <w:noProof/>
              </w:rPr>
              <w:t>III Erklärung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302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7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381A0DD6" w14:textId="223DBA67" w:rsidR="004D5CE7" w:rsidRDefault="004D5CE7">
          <w:r>
            <w:rPr>
              <w:b/>
              <w:bCs/>
            </w:rPr>
            <w:fldChar w:fldCharType="end"/>
          </w:r>
        </w:p>
      </w:sdtContent>
    </w:sdt>
    <w:p w14:paraId="3CCAA21A" w14:textId="2DE946CC" w:rsidR="00D74FD1" w:rsidRDefault="00D74FD1" w:rsidP="006A6278"/>
    <w:p w14:paraId="694DDC58" w14:textId="6B0B0CCF" w:rsidR="004D5CE7" w:rsidRDefault="004D5CE7" w:rsidP="006A6278"/>
    <w:p w14:paraId="21F7502C" w14:textId="27CB5BE9" w:rsidR="004D5CE7" w:rsidRDefault="004D5CE7" w:rsidP="006A6278"/>
    <w:p w14:paraId="3F91CEC3" w14:textId="57B5F5DD" w:rsidR="004D5CE7" w:rsidRDefault="004D5CE7" w:rsidP="006A6278"/>
    <w:p w14:paraId="7AA6161E" w14:textId="2C45030F" w:rsidR="004D5CE7" w:rsidRDefault="004D5CE7" w:rsidP="006A1AEA"/>
    <w:p w14:paraId="53A29ACA" w14:textId="20192228" w:rsidR="006A1AEA" w:rsidRDefault="006A1AEA" w:rsidP="006A1AEA"/>
    <w:p w14:paraId="7F402C26" w14:textId="5BEAA2EB" w:rsidR="006A1AEA" w:rsidRDefault="006A1AEA" w:rsidP="006A1AEA"/>
    <w:p w14:paraId="5378E79D" w14:textId="605A4E7F" w:rsidR="006A1AEA" w:rsidRDefault="006A1AEA" w:rsidP="006A1AEA"/>
    <w:p w14:paraId="03823D86" w14:textId="367EF9EC" w:rsidR="006A1AEA" w:rsidRDefault="006A1AEA" w:rsidP="006A1AEA"/>
    <w:p w14:paraId="4046AE13" w14:textId="7290D27C" w:rsidR="006A1AEA" w:rsidRDefault="006A1AEA" w:rsidP="006A1AEA"/>
    <w:p w14:paraId="38E7D91B" w14:textId="3180B69A" w:rsidR="006A1AEA" w:rsidRDefault="006A1AEA" w:rsidP="006A1AEA"/>
    <w:p w14:paraId="31EA0AF6" w14:textId="7AB3511C" w:rsidR="006A1AEA" w:rsidRDefault="006A1AEA" w:rsidP="006A1AEA"/>
    <w:p w14:paraId="4C3BA5E4" w14:textId="27580C72" w:rsidR="006A1AEA" w:rsidRDefault="006A1AEA" w:rsidP="006A1AEA"/>
    <w:p w14:paraId="77E24B7A" w14:textId="3F766DE6" w:rsidR="006A1AEA" w:rsidRDefault="006A1AEA" w:rsidP="006A1AEA"/>
    <w:p w14:paraId="45380EDF" w14:textId="129F6784" w:rsidR="006A1AEA" w:rsidRDefault="006A1AEA" w:rsidP="006A1AEA"/>
    <w:p w14:paraId="0852F904" w14:textId="7227BB8F" w:rsidR="006A1AEA" w:rsidRDefault="006A1AEA" w:rsidP="006A1AEA"/>
    <w:p w14:paraId="7953441F" w14:textId="0A695E1D" w:rsidR="006A1AEA" w:rsidRDefault="006A1AEA" w:rsidP="006A1AEA"/>
    <w:p w14:paraId="09FD924B" w14:textId="5FE1EDD5" w:rsidR="006A1AEA" w:rsidRDefault="006A1AEA" w:rsidP="006A1AEA">
      <w:pPr>
        <w:spacing w:line="259" w:lineRule="auto"/>
      </w:pPr>
      <w:r>
        <w:br w:type="page"/>
      </w:r>
    </w:p>
    <w:p w14:paraId="6759768D" w14:textId="58F171E4" w:rsidR="00AC4E43" w:rsidRDefault="00AC4E43" w:rsidP="00F16E3C">
      <w:pPr>
        <w:pStyle w:val="berschrift1"/>
      </w:pPr>
      <w:bookmarkStart w:id="2" w:name="_Toc104805292"/>
      <w:r>
        <w:t>1</w:t>
      </w:r>
      <w:r w:rsidR="004D5CE7">
        <w:t xml:space="preserve"> Einleitung</w:t>
      </w:r>
      <w:bookmarkEnd w:id="2"/>
    </w:p>
    <w:p w14:paraId="472788DB" w14:textId="74A1206A" w:rsidR="00AC4E43" w:rsidRDefault="00AC4E43" w:rsidP="00AC4E43"/>
    <w:p w14:paraId="684D107A" w14:textId="6F7DFF32" w:rsidR="00AC4E43" w:rsidRDefault="00AC4E43" w:rsidP="00AC4E43"/>
    <w:p w14:paraId="63A2A38E" w14:textId="59D1CA4D" w:rsidR="00D82186" w:rsidRDefault="00D82186" w:rsidP="00AC4E43">
      <w:pPr>
        <w:pStyle w:val="berschrift2"/>
      </w:pPr>
      <w:bookmarkStart w:id="3" w:name="_Toc104805293"/>
      <w:r>
        <w:t>1.</w:t>
      </w:r>
      <w:r w:rsidR="00F16E3C">
        <w:t>1</w:t>
      </w:r>
      <w:r>
        <w:t xml:space="preserve"> Aufgabenstellung</w:t>
      </w:r>
      <w:bookmarkEnd w:id="3"/>
    </w:p>
    <w:p w14:paraId="734F368C" w14:textId="2E6F147B" w:rsidR="00D82186" w:rsidRPr="00F548A9" w:rsidRDefault="00D82186" w:rsidP="00F548A9">
      <w:pPr>
        <w:pStyle w:val="KeinLeerraum"/>
        <w:rPr>
          <w:rFonts w:ascii="Arial" w:hAnsi="Arial" w:cs="Arial"/>
        </w:rPr>
      </w:pPr>
    </w:p>
    <w:p w14:paraId="191C6260" w14:textId="2846DE90" w:rsidR="00D82186" w:rsidRDefault="009D77E3" w:rsidP="009D77E3">
      <w:pPr>
        <w:pStyle w:val="KeinLeerraum"/>
        <w:rPr>
          <w:rFonts w:ascii="Arial" w:hAnsi="Arial" w:cs="Arial"/>
        </w:rPr>
      </w:pPr>
      <w:r>
        <w:rPr>
          <w:rFonts w:ascii="Arial" w:hAnsi="Arial" w:cs="Arial"/>
        </w:rPr>
        <w:t>Für das Fach Systemprogrammierung soll ein Treiber (Character Device Driver) und eine Applikation programmiert werden. Sourcen mit Quellenangaben als Anhang.</w:t>
      </w:r>
    </w:p>
    <w:p w14:paraId="41D50025" w14:textId="77777777" w:rsidR="009D77E3" w:rsidRPr="009D77E3" w:rsidRDefault="009D77E3" w:rsidP="009D77E3">
      <w:pPr>
        <w:pStyle w:val="KeinLeerraum"/>
        <w:rPr>
          <w:rFonts w:ascii="Arial" w:hAnsi="Arial" w:cs="Arial"/>
        </w:rPr>
      </w:pPr>
    </w:p>
    <w:p w14:paraId="79A7689D" w14:textId="32BB49E5" w:rsidR="00D82186" w:rsidRDefault="00186503" w:rsidP="00D82186">
      <w:pPr>
        <w:pStyle w:val="berschrift2"/>
      </w:pPr>
      <w:bookmarkStart w:id="4" w:name="_Toc104805294"/>
      <w:r>
        <w:t>1.</w:t>
      </w:r>
      <w:r w:rsidR="00F16E3C">
        <w:t>2</w:t>
      </w:r>
      <w:r>
        <w:t xml:space="preserve"> Zeitplan</w:t>
      </w:r>
      <w:bookmarkEnd w:id="4"/>
    </w:p>
    <w:p w14:paraId="7EE93442" w14:textId="77777777" w:rsidR="00D82186" w:rsidRPr="00D82186" w:rsidRDefault="00D82186" w:rsidP="00D82186"/>
    <w:p w14:paraId="4D5811DC" w14:textId="72A201F7" w:rsidR="00AC4E43" w:rsidRDefault="00D82186" w:rsidP="00AC4E43">
      <w:r>
        <w:rPr>
          <w:noProof/>
        </w:rPr>
        <w:drawing>
          <wp:anchor distT="0" distB="0" distL="114300" distR="114300" simplePos="0" relativeHeight="251661312" behindDoc="0" locked="0" layoutInCell="1" allowOverlap="1" wp14:anchorId="1BF05AFE" wp14:editId="6554CA09">
            <wp:simplePos x="0" y="0"/>
            <wp:positionH relativeFrom="column">
              <wp:posOffset>14448</wp:posOffset>
            </wp:positionH>
            <wp:positionV relativeFrom="paragraph">
              <wp:posOffset>2812</wp:posOffset>
            </wp:positionV>
            <wp:extent cx="4031615" cy="1478280"/>
            <wp:effectExtent l="0" t="0" r="6985" b="7620"/>
            <wp:wrapSquare wrapText="bothSides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1615" cy="147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80573CD" w14:textId="058F520C" w:rsidR="00AC4E43" w:rsidRDefault="00AC4E43" w:rsidP="00AC4E43"/>
    <w:p w14:paraId="41961A6C" w14:textId="00D7B87B" w:rsidR="00AC4E43" w:rsidRDefault="00AC4E43" w:rsidP="00AC4E43"/>
    <w:p w14:paraId="6ECCE7CD" w14:textId="2CA708D2" w:rsidR="00D82186" w:rsidRDefault="00D82186" w:rsidP="00AC4E43"/>
    <w:p w14:paraId="1F0A3051" w14:textId="33F01BAF" w:rsidR="00D82186" w:rsidRDefault="00D82186" w:rsidP="00AC4E43"/>
    <w:p w14:paraId="1D62D54E" w14:textId="7104D403" w:rsidR="00D82186" w:rsidRDefault="00D82186" w:rsidP="00AC4E43"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357204B" wp14:editId="16FB05B5">
                <wp:simplePos x="0" y="0"/>
                <wp:positionH relativeFrom="margin">
                  <wp:align>left</wp:align>
                </wp:positionH>
                <wp:positionV relativeFrom="paragraph">
                  <wp:posOffset>66650</wp:posOffset>
                </wp:positionV>
                <wp:extent cx="4031615" cy="635"/>
                <wp:effectExtent l="0" t="0" r="6985" b="8255"/>
                <wp:wrapSquare wrapText="bothSides"/>
                <wp:docPr id="10" name="Textfeld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31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73AD030" w14:textId="35954260" w:rsidR="00D82186" w:rsidRPr="00013CFF" w:rsidRDefault="00D82186" w:rsidP="00D82186">
                            <w:pPr>
                              <w:pStyle w:val="Beschriftung"/>
                              <w:rPr>
                                <w:noProof/>
                              </w:rPr>
                            </w:pPr>
                            <w:r>
                              <w:t xml:space="preserve">Abbildung </w:t>
                            </w:r>
                            <w:r w:rsidR="00181E56">
                              <w:fldChar w:fldCharType="begin"/>
                            </w:r>
                            <w:r w:rsidR="00181E56">
                              <w:instrText xml:space="preserve"> SEQ Abbildung \* ARABIC </w:instrText>
                            </w:r>
                            <w:r w:rsidR="00181E56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 w:rsidR="00181E56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Zeitpl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357204B" id="Textfeld 10" o:spid="_x0000_s1027" type="#_x0000_t202" style="position:absolute;margin-left:0;margin-top:5.25pt;width:317.45pt;height:.05pt;z-index:251663360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" stroked="f">
                <v:textbox style="mso-fit-shape-to-text:t" inset="0,0,0,0">
                  <w:txbxContent>
                    <w:p w14:paraId="473AD030" w14:textId="35954260" w:rsidR="00D82186" w:rsidRPr="00013CFF" w:rsidRDefault="00D82186" w:rsidP="00D82186">
                      <w:pPr>
                        <w:pStyle w:val="Beschriftung"/>
                        <w:rPr>
                          <w:noProof/>
                        </w:rPr>
                      </w:pPr>
                      <w:r>
                        <w:t xml:space="preserve">Abbildung </w:t>
                      </w:r>
                      <w:r w:rsidR="00181E56">
                        <w:fldChar w:fldCharType="begin"/>
                      </w:r>
                      <w:r w:rsidR="00181E56">
                        <w:instrText xml:space="preserve"> SEQ Abbildung \* ARABIC </w:instrText>
                      </w:r>
                      <w:r w:rsidR="00181E56"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 w:rsidR="00181E56">
                        <w:rPr>
                          <w:noProof/>
                        </w:rPr>
                        <w:fldChar w:fldCharType="end"/>
                      </w:r>
                      <w:r>
                        <w:t xml:space="preserve"> Zeitplan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61467917" w14:textId="77777777" w:rsidR="009D77E3" w:rsidRDefault="009D77E3" w:rsidP="00AC4E43"/>
    <w:p w14:paraId="7B7408C2" w14:textId="0B61A1A5" w:rsidR="00AC4E43" w:rsidRPr="00AC4E43" w:rsidRDefault="00AC4E43" w:rsidP="00186503">
      <w:pPr>
        <w:pStyle w:val="berschrift2"/>
      </w:pPr>
      <w:bookmarkStart w:id="5" w:name="_Toc104805295"/>
      <w:r>
        <w:t>1.</w:t>
      </w:r>
      <w:r w:rsidR="00F16E3C">
        <w:t>3</w:t>
      </w:r>
      <w:r>
        <w:t xml:space="preserve"> </w:t>
      </w:r>
      <w:r w:rsidR="00186503">
        <w:t>Ausgangssituation</w:t>
      </w:r>
      <w:bookmarkEnd w:id="5"/>
    </w:p>
    <w:p w14:paraId="04250D7F" w14:textId="67A046E3" w:rsidR="00AC4E43" w:rsidRDefault="00AC4E43" w:rsidP="00AC4E43"/>
    <w:p w14:paraId="0ACC6303" w14:textId="2CFC92AE" w:rsidR="009D77E3" w:rsidRDefault="009D77E3" w:rsidP="00AC4E43">
      <w:pPr>
        <w:rPr>
          <w:rFonts w:cs="Arial"/>
        </w:rPr>
      </w:pPr>
      <w:r>
        <w:t xml:space="preserve">Auf einem Raspberry Pi 4 mit Rasperry Pi OS als Betriebssystem soll ein </w:t>
      </w:r>
      <w:r>
        <w:rPr>
          <w:rFonts w:cs="Arial"/>
        </w:rPr>
        <w:t xml:space="preserve">Treiber (Character Device Driver) und eine Applikation programmiert werden. </w:t>
      </w:r>
    </w:p>
    <w:p w14:paraId="7093F45A" w14:textId="24E4CA52" w:rsidR="00774DE9" w:rsidRDefault="00774DE9" w:rsidP="00AC4E43">
      <w:r>
        <w:rPr>
          <w:rFonts w:cs="Arial"/>
        </w:rPr>
        <w:t>Genauer, es soll ein LED-Treiber für eine 8x8 LED-Matrix programmiert werden. Dieser Treiber soll aus einem Kernel Driver bestehen, sowie einer User App um die Matrix zu steuern.</w:t>
      </w:r>
    </w:p>
    <w:p w14:paraId="7923098B" w14:textId="5D0A40EC" w:rsidR="00AC4E43" w:rsidRDefault="00AC4E43" w:rsidP="00AC4E43"/>
    <w:p w14:paraId="39686A3E" w14:textId="6BA0E0C9" w:rsidR="00AC4E43" w:rsidRDefault="00AC4E43" w:rsidP="00AC4E43"/>
    <w:p w14:paraId="6AB99556" w14:textId="6CA2EDAA" w:rsidR="00AC4E43" w:rsidRDefault="00AC4E43" w:rsidP="00AC4E43"/>
    <w:p w14:paraId="41848267" w14:textId="3B82E433" w:rsidR="00AC4E43" w:rsidRDefault="00AC4E43" w:rsidP="00AC4E43"/>
    <w:p w14:paraId="27794747" w14:textId="72B044F5" w:rsidR="00F16E3C" w:rsidRDefault="00F16E3C" w:rsidP="00AC4E43"/>
    <w:p w14:paraId="6F5266DC" w14:textId="4740E980" w:rsidR="00F16E3C" w:rsidRDefault="00F16E3C" w:rsidP="00AC4E43"/>
    <w:p w14:paraId="204ABCC7" w14:textId="6E38D9A2" w:rsidR="00F16E3C" w:rsidRDefault="00F16E3C" w:rsidP="00AC4E43"/>
    <w:p w14:paraId="160216A9" w14:textId="692C2024" w:rsidR="00F16E3C" w:rsidRDefault="00F16E3C" w:rsidP="00AC4E43"/>
    <w:p w14:paraId="5CDA019C" w14:textId="327C932B" w:rsidR="00F16E3C" w:rsidRDefault="00F16E3C" w:rsidP="00AC4E43"/>
    <w:p w14:paraId="702695C3" w14:textId="77777777" w:rsidR="00F16E3C" w:rsidRDefault="00F16E3C" w:rsidP="00AC4E43"/>
    <w:p w14:paraId="6831E3ED" w14:textId="5D01E160" w:rsidR="00AC4E43" w:rsidRDefault="00AC4E43" w:rsidP="00AC4E43"/>
    <w:p w14:paraId="2C2FF765" w14:textId="04AFCAF3" w:rsidR="00AC4E43" w:rsidRDefault="00AC4E43" w:rsidP="00AC4E43">
      <w:pPr>
        <w:pStyle w:val="berschrift1"/>
      </w:pPr>
      <w:bookmarkStart w:id="6" w:name="_Toc104805296"/>
      <w:r>
        <w:t>2. Aufbau</w:t>
      </w:r>
      <w:bookmarkEnd w:id="6"/>
    </w:p>
    <w:p w14:paraId="67097230" w14:textId="706E9831" w:rsidR="00AC4E43" w:rsidRDefault="00AC4E43" w:rsidP="00AC4E43"/>
    <w:p w14:paraId="5DD17A33" w14:textId="0DF3ADCB" w:rsidR="00AC4E43" w:rsidRDefault="00AC4E43" w:rsidP="00AC4E43">
      <w:pPr>
        <w:pStyle w:val="berschrift2"/>
      </w:pPr>
      <w:bookmarkStart w:id="7" w:name="_Toc104805297"/>
      <w:r>
        <w:t>2.1 Software (Linux)</w:t>
      </w:r>
      <w:bookmarkEnd w:id="7"/>
    </w:p>
    <w:p w14:paraId="585F0CC0" w14:textId="0E2738CE" w:rsidR="00AC4E43" w:rsidRPr="0045103C" w:rsidRDefault="00AC4E43" w:rsidP="00AC4E43">
      <w:pPr>
        <w:rPr>
          <w:rFonts w:cs="Arial"/>
        </w:rPr>
      </w:pPr>
    </w:p>
    <w:p w14:paraId="11BAF807" w14:textId="5973B08A" w:rsidR="00774DE9" w:rsidRPr="0045103C" w:rsidRDefault="00774DE9" w:rsidP="00066B9D">
      <w:pPr>
        <w:pStyle w:val="KeinLeerraum"/>
        <w:spacing w:line="276" w:lineRule="auto"/>
        <w:jc w:val="both"/>
        <w:rPr>
          <w:rFonts w:ascii="Arial" w:hAnsi="Arial" w:cs="Arial"/>
        </w:rPr>
      </w:pPr>
      <w:r w:rsidRPr="0045103C">
        <w:rPr>
          <w:rFonts w:ascii="Arial" w:hAnsi="Arial" w:cs="Arial"/>
        </w:rPr>
        <w:t>Raspberry Pi OS, früher Raspian ist eine offizielle Linux- Distribution</w:t>
      </w:r>
      <w:r w:rsidR="00066B9D" w:rsidRPr="0045103C">
        <w:rPr>
          <w:rFonts w:ascii="Arial" w:hAnsi="Arial" w:cs="Arial"/>
        </w:rPr>
        <w:t xml:space="preserve">. </w:t>
      </w:r>
    </w:p>
    <w:p w14:paraId="074C5370" w14:textId="77777777" w:rsidR="00066B9D" w:rsidRPr="0045103C" w:rsidRDefault="00066B9D" w:rsidP="00066B9D">
      <w:pPr>
        <w:pStyle w:val="KeinLeerraum"/>
        <w:spacing w:line="276" w:lineRule="auto"/>
        <w:jc w:val="both"/>
        <w:rPr>
          <w:rFonts w:ascii="Arial" w:hAnsi="Arial" w:cs="Arial"/>
          <w:color w:val="000000"/>
          <w:szCs w:val="24"/>
        </w:rPr>
      </w:pPr>
      <w:bookmarkStart w:id="8" w:name="_CTVK001331624fc4b3a477fb350e6acae8ac2f3"/>
      <w:r w:rsidRPr="0045103C">
        <w:rPr>
          <w:rFonts w:ascii="Arial" w:hAnsi="Arial" w:cs="Arial"/>
          <w:color w:val="000000"/>
          <w:szCs w:val="24"/>
          <w:lang w:eastAsia="en-US"/>
        </w:rPr>
        <w:t>Eine Linux-Distribution ist eine Version des Open-Source-Betriebssystems Linux in Verbindung mit weiteren Komponenten wie etwa Installationsprogrammen, Verwaltungswerkzeugen und zusätzlicher Software wie zum Beispiel dem KVM-Hypervisor</w:t>
      </w:r>
    </w:p>
    <w:p w14:paraId="1629A034" w14:textId="77777777" w:rsidR="00066B9D" w:rsidRPr="0045103C" w:rsidRDefault="00066B9D" w:rsidP="00066B9D">
      <w:pPr>
        <w:pStyle w:val="KeinLeerraum"/>
        <w:spacing w:line="276" w:lineRule="auto"/>
        <w:jc w:val="both"/>
        <w:rPr>
          <w:rFonts w:ascii="Arial" w:hAnsi="Arial" w:cs="Arial"/>
          <w:color w:val="000000"/>
          <w:szCs w:val="24"/>
        </w:rPr>
      </w:pPr>
    </w:p>
    <w:p w14:paraId="41662F64" w14:textId="1B01F791" w:rsidR="00774DE9" w:rsidRPr="0045103C" w:rsidRDefault="00066B9D" w:rsidP="00887116">
      <w:pPr>
        <w:pStyle w:val="KeinLeerraum"/>
        <w:spacing w:line="276" w:lineRule="auto"/>
        <w:jc w:val="both"/>
        <w:rPr>
          <w:rFonts w:ascii="Arial" w:hAnsi="Arial" w:cs="Arial"/>
        </w:rPr>
      </w:pPr>
      <w:r w:rsidRPr="0045103C">
        <w:rPr>
          <w:rFonts w:ascii="Arial" w:hAnsi="Arial" w:cs="Arial"/>
          <w:color w:val="000000"/>
          <w:szCs w:val="24"/>
          <w:lang w:eastAsia="en-US"/>
        </w:rPr>
        <w:t>Linux-Distributionen, die auf dem Linux-Kernel basieren, sind für Anwender oft einfacher zu installieren als die originale Open-Source-Version von Linux. Das liegt unter anderem daran, dass den Anwendern der Schritt des Kompilierens des kompletten Linux-Systems aus dem Quellcode erspart wird. Außerdem ist die Unterstützung durch den Distributor oftmals ein wichtiges Plus</w:t>
      </w:r>
      <w:bookmarkEnd w:id="8"/>
      <w:r w:rsidRPr="0045103C">
        <w:rPr>
          <w:rFonts w:ascii="Arial" w:hAnsi="Arial" w:cs="Arial"/>
          <w:color w:val="000000"/>
          <w:szCs w:val="24"/>
          <w:lang w:eastAsia="en-US"/>
        </w:rPr>
        <w:t>.</w:t>
      </w:r>
      <w:r w:rsidRPr="0045103C">
        <w:rPr>
          <w:rFonts w:ascii="Arial" w:hAnsi="Arial" w:cs="Arial"/>
          <w:color w:val="000000"/>
          <w:szCs w:val="24"/>
        </w:rPr>
        <w:t xml:space="preserve"> </w:t>
      </w:r>
      <w:sdt>
        <w:sdtPr>
          <w:rPr>
            <w:rFonts w:ascii="Arial" w:hAnsi="Arial" w:cs="Arial"/>
            <w:color w:val="000000"/>
            <w:szCs w:val="24"/>
          </w:rPr>
          <w:alias w:val="To edit, see citavi.com/edit"/>
          <w:tag w:val="CitaviPlaceholder#1cbc4aca-d2a3-465d-a4a2-eaf3d7f18209"/>
          <w:id w:val="-1183133813"/>
          <w:placeholder>
            <w:docPart w:val="DefaultPlaceholder_-1854013440"/>
          </w:placeholder>
        </w:sdtPr>
        <w:sdtEndPr/>
        <w:sdtContent>
          <w:r w:rsidRPr="0045103C">
            <w:rPr>
              <w:rFonts w:ascii="Arial" w:hAnsi="Arial" w:cs="Arial"/>
              <w:color w:val="000000"/>
              <w:szCs w:val="24"/>
            </w:rPr>
            <w:fldChar w:fldCharType="begin"/>
          </w:r>
          <w:r w:rsidRPr="0045103C">
            <w:rPr>
              <w:rFonts w:ascii="Arial" w:hAnsi="Arial" w:cs="Arial"/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0OjE2OjQ1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=}</w:instrText>
          </w:r>
          <w:r w:rsidRPr="0045103C">
            <w:rPr>
              <w:rFonts w:ascii="Arial" w:hAnsi="Arial" w:cs="Arial"/>
              <w:color w:val="000000"/>
              <w:szCs w:val="24"/>
            </w:rPr>
            <w:fldChar w:fldCharType="separate"/>
          </w:r>
          <w:r w:rsidRPr="0045103C">
            <w:rPr>
              <w:rFonts w:ascii="Arial" w:hAnsi="Arial" w:cs="Arial"/>
              <w:color w:val="000000"/>
              <w:szCs w:val="24"/>
            </w:rPr>
            <w:t>(ComputerWeekly.de 2022)</w:t>
          </w:r>
          <w:r w:rsidRPr="0045103C">
            <w:rPr>
              <w:rFonts w:ascii="Arial" w:hAnsi="Arial" w:cs="Arial"/>
              <w:color w:val="000000"/>
              <w:szCs w:val="24"/>
            </w:rPr>
            <w:fldChar w:fldCharType="end"/>
          </w:r>
        </w:sdtContent>
      </w:sdt>
    </w:p>
    <w:p w14:paraId="4A437E1E" w14:textId="74138C46" w:rsidR="0045103C" w:rsidRPr="0045103C" w:rsidRDefault="0045103C" w:rsidP="00887116">
      <w:pPr>
        <w:rPr>
          <w:rFonts w:cs="Arial"/>
        </w:rPr>
      </w:pPr>
    </w:p>
    <w:p w14:paraId="49AF4675" w14:textId="7171C35B" w:rsidR="00887116" w:rsidRDefault="0045103C" w:rsidP="00887116">
      <w:pPr>
        <w:rPr>
          <w:rFonts w:cs="Arial"/>
        </w:rPr>
      </w:pPr>
      <w:r w:rsidRPr="0045103C">
        <w:rPr>
          <w:rFonts w:cs="Arial"/>
        </w:rPr>
        <w:t>Mittlerweile gibt es hiunderte verschiedene Linux-Distributionen für jeden nur erdenklichen Einsatzszweck, seien Server, Mobilgeräte oder einfache Desktops. Grundsätzlich bestehen solche Distributionspakete aus</w:t>
      </w:r>
      <w:r>
        <w:rPr>
          <w:rFonts w:cs="Arial"/>
        </w:rPr>
        <w:t xml:space="preserve"> Softwarepaketen, welche wiederrum aus Andwendungen oder Diensten bestehen</w:t>
      </w:r>
      <w:r w:rsidR="00887116">
        <w:rPr>
          <w:rFonts w:cs="Arial"/>
        </w:rPr>
        <w:t xml:space="preserve">. Ein solches Paket kann z.B. aus Schriftarten oder Webbrowsern besstehen. </w:t>
      </w:r>
    </w:p>
    <w:p w14:paraId="34606EF3" w14:textId="63B4A9E8" w:rsidR="00887116" w:rsidRPr="0045103C" w:rsidRDefault="00887116" w:rsidP="00887116">
      <w:pPr>
        <w:rPr>
          <w:rFonts w:cs="Arial"/>
        </w:rPr>
      </w:pPr>
      <w:r>
        <w:rPr>
          <w:rFonts w:cs="Arial"/>
        </w:rPr>
        <w:t xml:space="preserve">Ermöglicht wird dies durch den Open Source (also frei Verfügabaren) Ansatz von Linux welcher </w:t>
      </w:r>
      <w:bookmarkStart w:id="9" w:name="_CTVK001de2c1a9c96a649e4b22cb8eff735bfed"/>
      <w:r>
        <w:rPr>
          <w:color w:val="000000"/>
          <w:szCs w:val="24"/>
        </w:rPr>
        <w:t>unter dem Copyleft-Manifest der Free Software Foundation entwickelt, die der GNU General Public License (GPL) entspringt</w:t>
      </w:r>
      <w:bookmarkEnd w:id="9"/>
      <w:r>
        <w:rPr>
          <w:color w:val="000000"/>
          <w:szCs w:val="24"/>
        </w:rPr>
        <w:t>.</w:t>
      </w:r>
      <w:r w:rsidRPr="00887116">
        <w:rPr>
          <w:color w:val="000000"/>
          <w:szCs w:val="24"/>
        </w:rPr>
        <w:t xml:space="preserve"> </w:t>
      </w:r>
      <w:sdt>
        <w:sdtPr>
          <w:rPr>
            <w:color w:val="000000"/>
            <w:szCs w:val="24"/>
          </w:rPr>
          <w:alias w:val="To edit, see citavi.com/edit"/>
          <w:tag w:val="CitaviPlaceholder#c924f5ce-d780-4612-9e54-d80999f87a33"/>
          <w:id w:val="-1706633648"/>
          <w:placeholder>
            <w:docPart w:val="DefaultPlaceholder_-1854013440"/>
          </w:placeholder>
        </w:sdtPr>
        <w:sdtEndPr/>
        <w:sdtContent>
          <w:r>
            <w:rPr>
              <w:color w:val="000000"/>
              <w:szCs w:val="24"/>
            </w:rPr>
            <w:fldChar w:fldCharType="begin"/>
          </w:r>
          <w:r>
            <w:rPr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0OjE2OjQ1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=}</w:instrText>
          </w:r>
          <w:r>
            <w:rPr>
              <w:color w:val="000000"/>
              <w:szCs w:val="24"/>
            </w:rPr>
            <w:fldChar w:fldCharType="separate"/>
          </w:r>
          <w:r>
            <w:rPr>
              <w:color w:val="000000"/>
              <w:szCs w:val="24"/>
            </w:rPr>
            <w:t>(ComputerWeekly.de 2022)</w:t>
          </w:r>
          <w:r>
            <w:rPr>
              <w:color w:val="000000"/>
              <w:szCs w:val="24"/>
            </w:rPr>
            <w:fldChar w:fldCharType="end"/>
          </w:r>
        </w:sdtContent>
      </w:sdt>
    </w:p>
    <w:p w14:paraId="03DFF8C2" w14:textId="77777777" w:rsidR="00066B9D" w:rsidRDefault="00066B9D" w:rsidP="00AC4E43"/>
    <w:p w14:paraId="2C8BDCAC" w14:textId="0BF57E3C" w:rsidR="00AC4E43" w:rsidRPr="00AC4E43" w:rsidRDefault="00AC4E43" w:rsidP="00AC4E43">
      <w:pPr>
        <w:pStyle w:val="berschrift2"/>
      </w:pPr>
      <w:bookmarkStart w:id="10" w:name="_Toc104805298"/>
      <w:r>
        <w:t>2.2 Hardware (LED-Matrix)</w:t>
      </w:r>
      <w:bookmarkEnd w:id="10"/>
    </w:p>
    <w:p w14:paraId="7B70274E" w14:textId="18A0E415" w:rsidR="00AC4E43" w:rsidRDefault="00AC4E43" w:rsidP="00AC4E43"/>
    <w:p w14:paraId="6F5AC022" w14:textId="04D97026" w:rsidR="00AC4E43" w:rsidRP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Eine LED-Matrix (siehe ABB.1) ist ein LED Dioden Array</w:t>
      </w:r>
    </w:p>
    <w:p w14:paraId="6011BDF7" w14:textId="3026FDD2" w:rsid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Ein LED Matrix Display ist ein LED Dioden Array. Jeweils ein Eingangs- bzw. Ausgangspin verbindet die LEDs einer Reihe (Row) bzw. einer Spalte (Column). Ob die Reihen oder die Spalten die Ein- oder Ausgänge sind, variiert von Display zu Display. </w:t>
      </w:r>
    </w:p>
    <w:p w14:paraId="62E4307D" w14:textId="77777777" w:rsidR="00B83B46" w:rsidRPr="00CD0F21" w:rsidRDefault="00B83B46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23B192B6" w14:textId="47A2240B" w:rsid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Durch Anlegen einer Spannung an einen Eingangspin und durch Verbinden eines Ausgangspins mit Ground bringt ihr genau eine LED am Schnittpunkt zum Leuchten.</w:t>
      </w:r>
    </w:p>
    <w:p w14:paraId="324DA48C" w14:textId="77777777" w:rsidR="00EA6F06" w:rsidRPr="00CD0F21" w:rsidRDefault="00EA6F06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6E560BC2" w14:textId="78BB06F8" w:rsid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Wenn ihr keinen Ansteuerungs-IC wie den MAX7219 oder MAX7221 verwendet, dann müsst ihr Vorwiderstände einsetzen. Die benötigte Größe hängt von den technischen Daten eurer Displays ab. Meistens liegt ihr aber bei 5 Volt mit 330 Ohm schon richtig. </w:t>
      </w:r>
    </w:p>
    <w:p w14:paraId="3A075DB1" w14:textId="77777777" w:rsidR="00EA6F06" w:rsidRPr="00CD0F21" w:rsidRDefault="00EA6F06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760E01CB" w14:textId="77777777" w:rsidR="00CD0F21" w:rsidRP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Noch eine Anmerkung zum Schema oben: normalerweise findet man in Datenblättern die Reihen- und Spaltennummern von 1 bis 8. Gewöhnt euch lieber die Nummerierung 0 bis 7 an. Denn dann denkt ihr gleich „richtig“ in Bits und Bytes und das ist bei der Ansteuerung hilfreich.</w:t>
      </w:r>
    </w:p>
    <w:p w14:paraId="1267AD61" w14:textId="77777777" w:rsidR="00CD0F21" w:rsidRP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Und noch etwas: wenn ich eine LED Position (einen Dot) in diesem Beitrag als Wertepaar (a/b) angebe, dann ist a die Reihe und b die Spalte. Also nicht wie x und y im Koordinatensystem. </w:t>
      </w:r>
    </w:p>
    <w:p w14:paraId="24B023D2" w14:textId="77777777" w:rsidR="00CD0F21" w:rsidRDefault="00CD0F21" w:rsidP="00AC4E43"/>
    <w:p w14:paraId="4DD5764D" w14:textId="53FA093F" w:rsidR="00AC4E43" w:rsidRPr="009C5D5F" w:rsidRDefault="009C5D5F" w:rsidP="00AC4E43">
      <w:pPr>
        <w:rPr>
          <w:color w:val="FF0000"/>
        </w:rPr>
      </w:pPr>
      <w:r w:rsidRPr="009C5D5F">
        <w:rPr>
          <w:color w:val="FF0000"/>
        </w:rPr>
        <w:t>Noch umschreiben ist nur Kopiert</w:t>
      </w:r>
    </w:p>
    <w:p w14:paraId="2D5EC93F" w14:textId="285B3727" w:rsidR="004D5CE7" w:rsidRDefault="004D5CE7" w:rsidP="006A6278"/>
    <w:p w14:paraId="4E5F8EA9" w14:textId="08990BC0" w:rsidR="004D5CE7" w:rsidRDefault="009C5D5F" w:rsidP="006A6278">
      <w:r w:rsidRPr="009C5D5F">
        <w:rPr>
          <w:noProof/>
        </w:rPr>
        <w:drawing>
          <wp:inline distT="0" distB="0" distL="0" distR="0" wp14:anchorId="726473F4" wp14:editId="797041E7">
            <wp:extent cx="5760720" cy="268859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688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C657BA" w14:textId="16204A86" w:rsidR="004D5CE7" w:rsidRDefault="004D5CE7" w:rsidP="006A6278"/>
    <w:p w14:paraId="39312074" w14:textId="3D631BA2" w:rsidR="004D5CE7" w:rsidRDefault="004D5CE7" w:rsidP="006A6278"/>
    <w:p w14:paraId="7CAF2E89" w14:textId="3B6C34C3" w:rsidR="004D5CE7" w:rsidRDefault="00B83B46" w:rsidP="006A6278">
      <w:r w:rsidRPr="00B83B46">
        <w:rPr>
          <w:noProof/>
        </w:rPr>
        <w:drawing>
          <wp:inline distT="0" distB="0" distL="0" distR="0" wp14:anchorId="4130E12D" wp14:editId="5A79F9D0">
            <wp:extent cx="5760720" cy="2700020"/>
            <wp:effectExtent l="0" t="0" r="0" b="508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700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83558" w14:textId="61F35D03" w:rsidR="004D5CE7" w:rsidRDefault="004D5CE7" w:rsidP="006A6278"/>
    <w:p w14:paraId="50443998" w14:textId="17FDA3D3" w:rsidR="004D5CE7" w:rsidRDefault="005814B6" w:rsidP="006A6278">
      <w:r>
        <w:t>!! Anschluss and die LED Matrix mit dem GPIO RASPI Pinout</w:t>
      </w:r>
    </w:p>
    <w:p w14:paraId="2CF95EB3" w14:textId="75B2B9C3" w:rsidR="004D5CE7" w:rsidRDefault="004D5CE7" w:rsidP="006A6278"/>
    <w:p w14:paraId="648D6BA4" w14:textId="206771E2" w:rsidR="004D5CE7" w:rsidRDefault="004D5CE7" w:rsidP="006A6278"/>
    <w:p w14:paraId="3B88B5E1" w14:textId="06B65D39" w:rsidR="004D5CE7" w:rsidRDefault="004D5CE7" w:rsidP="006A6278"/>
    <w:p w14:paraId="1D22F713" w14:textId="616D638D" w:rsidR="004D5CE7" w:rsidRDefault="004D5CE7" w:rsidP="006A6278"/>
    <w:p w14:paraId="3C90F549" w14:textId="201EBBED" w:rsidR="004D5CE7" w:rsidRDefault="004D5CE7" w:rsidP="006A6278"/>
    <w:p w14:paraId="561C34BC" w14:textId="131FEEA2" w:rsidR="004D5CE7" w:rsidRDefault="004D5CE7" w:rsidP="006A6278"/>
    <w:p w14:paraId="4B128AA0" w14:textId="6BE6ACD6" w:rsidR="004D5CE7" w:rsidRDefault="003F60EB" w:rsidP="003F60EB">
      <w:pPr>
        <w:pStyle w:val="berschrift1"/>
      </w:pPr>
      <w:r>
        <w:t>3. Kernel Driver</w:t>
      </w:r>
    </w:p>
    <w:p w14:paraId="61769205" w14:textId="1CCCB3B1" w:rsidR="003F60EB" w:rsidRDefault="003F60EB" w:rsidP="006A6278"/>
    <w:p w14:paraId="74165A06" w14:textId="41FAF739" w:rsidR="003F60EB" w:rsidRDefault="003F60EB" w:rsidP="006A6278">
      <w:r>
        <w:t>Was ist ein Kernel Driver</w:t>
      </w:r>
      <w:r w:rsidR="00785D8B">
        <w:t xml:space="preserve"> / Wieso braucht man ihn </w:t>
      </w:r>
    </w:p>
    <w:p w14:paraId="53EB1E56" w14:textId="3E4451D6" w:rsidR="00785D8B" w:rsidRDefault="00785D8B" w:rsidP="006A6278">
      <w:r>
        <w:t>Aus welchen Modulen besteht / ist unser Kernel driver strukturiert</w:t>
      </w:r>
    </w:p>
    <w:p w14:paraId="5E045A27" w14:textId="670CC746" w:rsidR="00D31618" w:rsidRDefault="00D31618" w:rsidP="006A6278">
      <w:r>
        <w:t>Verschiedene C files konnten wir nicht zusammenkopieren -&gt; mit header files die globale Variablengelöst (! Nicht alle)</w:t>
      </w:r>
    </w:p>
    <w:p w14:paraId="4B4AB959" w14:textId="77777777" w:rsidR="003F60EB" w:rsidRDefault="003F60EB" w:rsidP="006A6278"/>
    <w:p w14:paraId="0442CF4A" w14:textId="763D9FCA" w:rsidR="003F60EB" w:rsidRDefault="003F60EB" w:rsidP="003F60EB">
      <w:pPr>
        <w:pStyle w:val="berschrift2"/>
      </w:pPr>
      <w:r>
        <w:t>3.1 Makefile</w:t>
      </w:r>
    </w:p>
    <w:p w14:paraId="55B52881" w14:textId="4CAB646C" w:rsidR="004D5CE7" w:rsidRDefault="003F60EB" w:rsidP="006A6278">
      <w:r w:rsidRPr="003F60EB">
        <w:drawing>
          <wp:anchor distT="0" distB="0" distL="114300" distR="114300" simplePos="0" relativeHeight="251664384" behindDoc="0" locked="0" layoutInCell="1" allowOverlap="1" wp14:anchorId="4A6C68CA" wp14:editId="663873D9">
            <wp:simplePos x="0" y="0"/>
            <wp:positionH relativeFrom="margin">
              <wp:align>right</wp:align>
            </wp:positionH>
            <wp:positionV relativeFrom="paragraph">
              <wp:posOffset>3824</wp:posOffset>
            </wp:positionV>
            <wp:extent cx="3323104" cy="2452035"/>
            <wp:effectExtent l="0" t="0" r="0" b="5715"/>
            <wp:wrapNone/>
            <wp:docPr id="4" name="Grafik 4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fik 4" descr="Ein Bild, das Text enthält.&#10;&#10;Automatisch generierte Beschreibu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3104" cy="24520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9430058" w14:textId="2E988F58" w:rsidR="003F60EB" w:rsidRDefault="003F60EB" w:rsidP="006A6278">
      <w:r>
        <w:t>Was ist eine Makefile?</w:t>
      </w:r>
    </w:p>
    <w:p w14:paraId="2DBFEE7F" w14:textId="372D5B93" w:rsidR="003F60EB" w:rsidRDefault="003F60EB" w:rsidP="006A6278"/>
    <w:p w14:paraId="621EDD48" w14:textId="1DBDC8EB" w:rsidR="003F60EB" w:rsidRDefault="003F60EB" w:rsidP="006A6278">
      <w:r>
        <w:t>Wie ist unsere Makefile aufgebaut</w:t>
      </w:r>
    </w:p>
    <w:p w14:paraId="5C6CCF4B" w14:textId="30FBF323" w:rsidR="003F60EB" w:rsidRDefault="003F60EB" w:rsidP="006A6278"/>
    <w:p w14:paraId="07FBAE5E" w14:textId="6177955A" w:rsidR="003F60EB" w:rsidRDefault="003F60EB" w:rsidP="006A6278"/>
    <w:p w14:paraId="3798ACC9" w14:textId="77777777" w:rsidR="003F60EB" w:rsidRDefault="003F60EB" w:rsidP="006A6278"/>
    <w:p w14:paraId="5FD9A19E" w14:textId="1853DDEC" w:rsidR="003F60EB" w:rsidRDefault="003F60EB" w:rsidP="006A6278"/>
    <w:p w14:paraId="712F9DAC" w14:textId="0296F54F" w:rsidR="003F60EB" w:rsidRDefault="003F60EB" w:rsidP="006A6278"/>
    <w:p w14:paraId="614B6BED" w14:textId="333F36F3" w:rsidR="003F60EB" w:rsidRDefault="003F60EB" w:rsidP="006A6278"/>
    <w:p w14:paraId="76440FEF" w14:textId="6637271D" w:rsidR="004D5CE7" w:rsidRDefault="004D5CE7" w:rsidP="006A6278"/>
    <w:p w14:paraId="1898B91D" w14:textId="38113F16" w:rsidR="003F60EB" w:rsidRDefault="00D31618" w:rsidP="00D31618">
      <w:pPr>
        <w:pStyle w:val="berschrift2"/>
      </w:pPr>
      <w:r>
        <w:t>3.2 Programm Teile</w:t>
      </w:r>
    </w:p>
    <w:p w14:paraId="08AE0011" w14:textId="77777777" w:rsidR="00D31618" w:rsidRPr="00D31618" w:rsidRDefault="00D31618" w:rsidP="00D31618"/>
    <w:p w14:paraId="134547FC" w14:textId="78829736" w:rsidR="00D31618" w:rsidRDefault="00D31618" w:rsidP="006A6278">
      <w:r>
        <w:t>Workarount mit den Header files</w:t>
      </w:r>
    </w:p>
    <w:p w14:paraId="44EFF059" w14:textId="43E45861" w:rsidR="005814B6" w:rsidRDefault="005814B6" w:rsidP="006A6278"/>
    <w:p w14:paraId="2A1F571C" w14:textId="0F5D86CC" w:rsidR="005814B6" w:rsidRDefault="005814B6" w:rsidP="006A6278"/>
    <w:p w14:paraId="1208E760" w14:textId="394CF268" w:rsidR="005814B6" w:rsidRDefault="005814B6" w:rsidP="005814B6">
      <w:pPr>
        <w:pStyle w:val="berschrift1"/>
      </w:pPr>
      <w:r>
        <w:t>3.3 LED Matrix Treiber</w:t>
      </w:r>
    </w:p>
    <w:p w14:paraId="0F0F0711" w14:textId="77777777" w:rsidR="003F60EB" w:rsidRDefault="003F60EB" w:rsidP="006A6278"/>
    <w:p w14:paraId="04082CAD" w14:textId="48A69F8C" w:rsidR="004D5CE7" w:rsidRDefault="004D5CE7" w:rsidP="006A6278"/>
    <w:p w14:paraId="3B438844" w14:textId="28CF5A58" w:rsidR="004D5CE7" w:rsidRDefault="004D5CE7" w:rsidP="006A6278"/>
    <w:p w14:paraId="35C999F1" w14:textId="12238054" w:rsidR="004D5CE7" w:rsidRDefault="004D5CE7" w:rsidP="006A6278"/>
    <w:p w14:paraId="76FEDED2" w14:textId="2AB702FF" w:rsidR="004D5CE7" w:rsidRDefault="004D5CE7" w:rsidP="006A6278"/>
    <w:p w14:paraId="49FAA8E8" w14:textId="302EB5EE" w:rsidR="004D5CE7" w:rsidRDefault="004D5CE7" w:rsidP="006A6278"/>
    <w:p w14:paraId="0B0649A6" w14:textId="0B442526" w:rsidR="004D5CE7" w:rsidRDefault="004D5CE7" w:rsidP="006A6278"/>
    <w:p w14:paraId="5051CCFD" w14:textId="6D31E9DD" w:rsidR="004D5CE7" w:rsidRDefault="004D5CE7" w:rsidP="006A6278"/>
    <w:p w14:paraId="2EE5A8F7" w14:textId="3B8FD1F0" w:rsidR="004D5CE7" w:rsidRDefault="004D5CE7" w:rsidP="006A6278"/>
    <w:p w14:paraId="1775C599" w14:textId="1C2A3728" w:rsidR="004D5CE7" w:rsidRDefault="004D5CE7" w:rsidP="006A6278"/>
    <w:p w14:paraId="1A92B254" w14:textId="2ECBEBDB" w:rsidR="004D5CE7" w:rsidRDefault="00D31618" w:rsidP="00D31618">
      <w:pPr>
        <w:pStyle w:val="berschrift1"/>
      </w:pPr>
      <w:r>
        <w:t>4. User App</w:t>
      </w:r>
    </w:p>
    <w:p w14:paraId="30BE3BAF" w14:textId="1439EEAA" w:rsidR="004D5CE7" w:rsidRDefault="004D5CE7" w:rsidP="006A6278"/>
    <w:p w14:paraId="0D859C0B" w14:textId="23B248CC" w:rsidR="00D31618" w:rsidRDefault="00D31618" w:rsidP="006A6278">
      <w:r>
        <w:t>Was ist die User App / aus welchen Modulen besteht die User App</w:t>
      </w:r>
    </w:p>
    <w:p w14:paraId="099F8C29" w14:textId="4CA08DC7" w:rsidR="00D31618" w:rsidRDefault="00D31618" w:rsidP="006A6278">
      <w:r>
        <w:t>Afbau inverschieden Thematischen Files</w:t>
      </w:r>
    </w:p>
    <w:p w14:paraId="090C190B" w14:textId="30296243" w:rsidR="00D31618" w:rsidRDefault="00D31618" w:rsidP="006A6278"/>
    <w:p w14:paraId="3EAB5EB6" w14:textId="446A31BD" w:rsidR="00D31618" w:rsidRDefault="00D31618" w:rsidP="006A6278">
      <w:r>
        <w:t>4.1 Funktions Modul</w:t>
      </w:r>
    </w:p>
    <w:p w14:paraId="3902F72D" w14:textId="41D1592E" w:rsidR="00D31618" w:rsidRDefault="00D31618" w:rsidP="006A6278"/>
    <w:p w14:paraId="17571FC4" w14:textId="367A11A7" w:rsidR="00D31618" w:rsidRDefault="00D31618" w:rsidP="006A6278">
      <w:r>
        <w:t>4.2  led controller Modul</w:t>
      </w:r>
    </w:p>
    <w:p w14:paraId="0403FBD4" w14:textId="27E0A46C" w:rsidR="005814B6" w:rsidRDefault="005814B6" w:rsidP="006A6278"/>
    <w:p w14:paraId="701083BF" w14:textId="56590C5C" w:rsidR="005814B6" w:rsidRDefault="005814B6" w:rsidP="006A6278">
      <w:r>
        <w:t>4.3 User App Modul</w:t>
      </w:r>
    </w:p>
    <w:p w14:paraId="7D8B1687" w14:textId="5BEC2636" w:rsidR="004D5CE7" w:rsidRDefault="004D5CE7" w:rsidP="006A6278"/>
    <w:p w14:paraId="0D82D87C" w14:textId="0B4CE50C" w:rsidR="004D5CE7" w:rsidRDefault="004D5CE7" w:rsidP="006A6278"/>
    <w:p w14:paraId="1FFBAF0A" w14:textId="103C048C" w:rsidR="00781897" w:rsidRDefault="00781897" w:rsidP="006A6278">
      <w:r>
        <w:t xml:space="preserve">5. Programm </w:t>
      </w:r>
    </w:p>
    <w:p w14:paraId="698731EB" w14:textId="1A680BF5" w:rsidR="00781897" w:rsidRDefault="00781897" w:rsidP="006A6278">
      <w:r>
        <w:t>Install skripte erklären</w:t>
      </w:r>
    </w:p>
    <w:p w14:paraId="249F7732" w14:textId="14AC6DB1" w:rsidR="00781897" w:rsidRDefault="00781897" w:rsidP="006A6278"/>
    <w:p w14:paraId="35F8DF71" w14:textId="1F091FA3" w:rsidR="00781897" w:rsidRDefault="00781897" w:rsidP="006A6278">
      <w:r w:rsidRPr="00781897">
        <w:drawing>
          <wp:inline distT="0" distB="0" distL="0" distR="0" wp14:anchorId="3C0F797F" wp14:editId="4975B994">
            <wp:extent cx="5760720" cy="1381125"/>
            <wp:effectExtent l="0" t="0" r="0" b="9525"/>
            <wp:docPr id="5" name="Grafik 5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5" descr="Ein Bild, das Text enthält.&#10;&#10;Automatisch generierte Beschreibu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381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C3DDA4" w14:textId="041AC3C2" w:rsidR="00781897" w:rsidRDefault="00781897" w:rsidP="006A6278"/>
    <w:p w14:paraId="11D4A187" w14:textId="2545666D" w:rsidR="00781897" w:rsidRDefault="00781897" w:rsidP="006A6278"/>
    <w:p w14:paraId="727727C8" w14:textId="603E08BC" w:rsidR="00781897" w:rsidRDefault="00781897" w:rsidP="006A6278"/>
    <w:p w14:paraId="46E1EF7C" w14:textId="06EDE13C" w:rsidR="00781897" w:rsidRDefault="00781897" w:rsidP="006A6278"/>
    <w:p w14:paraId="6EE66A26" w14:textId="18832C38" w:rsidR="00F9778A" w:rsidRDefault="00F9778A" w:rsidP="006A6278"/>
    <w:p w14:paraId="7B440FEC" w14:textId="7D23B7AF" w:rsidR="00F9778A" w:rsidRDefault="00F9778A" w:rsidP="006A6278"/>
    <w:p w14:paraId="5E4AA497" w14:textId="709923F9" w:rsidR="00F9778A" w:rsidRDefault="00F9778A" w:rsidP="006A6278"/>
    <w:p w14:paraId="3E05EF9C" w14:textId="77777777" w:rsidR="00F9778A" w:rsidRDefault="00F9778A" w:rsidP="006A6278"/>
    <w:p w14:paraId="6618CF62" w14:textId="2F7CF572" w:rsidR="00781897" w:rsidRDefault="00F9778A" w:rsidP="006A6278">
      <w:r>
        <w:t xml:space="preserve">App öffnen </w:t>
      </w:r>
    </w:p>
    <w:p w14:paraId="67E0F2B9" w14:textId="117A981B" w:rsidR="00F9778A" w:rsidRDefault="00F9778A" w:rsidP="006A6278">
      <w:r w:rsidRPr="00F9778A">
        <w:drawing>
          <wp:inline distT="0" distB="0" distL="0" distR="0" wp14:anchorId="272A0F5B" wp14:editId="577A391D">
            <wp:extent cx="5760720" cy="1800225"/>
            <wp:effectExtent l="0" t="0" r="0" b="9525"/>
            <wp:docPr id="11" name="Grafik 11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Grafik 11" descr="Ein Bild, das Text enthält.&#10;&#10;Automatisch generierte Beschreibu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80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C6F2E9" w14:textId="3D61D3B9" w:rsidR="00781897" w:rsidRDefault="00781897" w:rsidP="006A6278"/>
    <w:p w14:paraId="6D043C71" w14:textId="77777777" w:rsidR="00781897" w:rsidRDefault="00781897" w:rsidP="006A6278"/>
    <w:p w14:paraId="79FF6837" w14:textId="564E04AF" w:rsidR="004D5CE7" w:rsidRDefault="004D5CE7" w:rsidP="006A6278"/>
    <w:p w14:paraId="0A168D69" w14:textId="2E072021" w:rsidR="004D5CE7" w:rsidRDefault="004D5CE7" w:rsidP="006A6278"/>
    <w:p w14:paraId="626868D4" w14:textId="5A8A7ADC" w:rsidR="00F9778A" w:rsidRDefault="00F9778A" w:rsidP="006A6278"/>
    <w:p w14:paraId="0D982EB4" w14:textId="1E73149F" w:rsidR="00F9778A" w:rsidRDefault="00F9778A" w:rsidP="006A6278">
      <w:r>
        <w:t>Im Kernel</w:t>
      </w:r>
    </w:p>
    <w:p w14:paraId="3FEAE803" w14:textId="2F4A93F0" w:rsidR="00F9778A" w:rsidRDefault="00F9778A" w:rsidP="006A6278">
      <w:r w:rsidRPr="00F9778A">
        <w:drawing>
          <wp:inline distT="0" distB="0" distL="0" distR="0" wp14:anchorId="5B1A2BED" wp14:editId="42523444">
            <wp:extent cx="5760720" cy="5547995"/>
            <wp:effectExtent l="0" t="0" r="0" b="0"/>
            <wp:docPr id="6" name="Grafik 6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fik 6" descr="Ein Bild, das Text enthält.&#10;&#10;Automatisch generierte Beschreibu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547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95385A" w14:textId="3E9FC0E4" w:rsidR="004D5CE7" w:rsidRDefault="004D5CE7" w:rsidP="006A6278"/>
    <w:p w14:paraId="11B7CFC2" w14:textId="53AA12A7" w:rsidR="004D5CE7" w:rsidRDefault="004D5CE7" w:rsidP="006A6278"/>
    <w:p w14:paraId="3E9A6DF4" w14:textId="457908F3" w:rsidR="004D5CE7" w:rsidRDefault="004D5CE7" w:rsidP="006A6278"/>
    <w:p w14:paraId="4F592DEA" w14:textId="2B434978" w:rsidR="004D5CE7" w:rsidRDefault="004D5CE7" w:rsidP="006A6278"/>
    <w:p w14:paraId="4F6643CE" w14:textId="21440D0E" w:rsidR="004D5CE7" w:rsidRDefault="004D5CE7" w:rsidP="006A6278"/>
    <w:p w14:paraId="4AB5960C" w14:textId="334A1A89" w:rsidR="004D5CE7" w:rsidRDefault="004D5CE7" w:rsidP="006A6278"/>
    <w:p w14:paraId="3CE8BAE2" w14:textId="47564405" w:rsidR="004D5CE7" w:rsidRDefault="004D5CE7" w:rsidP="006A6278"/>
    <w:p w14:paraId="537C5E70" w14:textId="653FDABB" w:rsidR="004D5CE7" w:rsidRDefault="004D5CE7" w:rsidP="006A6278"/>
    <w:p w14:paraId="347F9DE3" w14:textId="77777777" w:rsidR="00DC5BBA" w:rsidRDefault="00DC5BBA" w:rsidP="00DC5BBA">
      <w:pPr>
        <w:pStyle w:val="CitaviBibliographyEntry"/>
      </w:pPr>
    </w:p>
    <w:p w14:paraId="1ED8D4CD" w14:textId="77777777" w:rsidR="00DC5BBA" w:rsidRDefault="00DC5BBA" w:rsidP="00DC5BBA"/>
    <w:p w14:paraId="7F686CF3" w14:textId="77777777" w:rsidR="00DC5BBA" w:rsidRDefault="00DC5BBA" w:rsidP="00DC5BBA">
      <w:pPr>
        <w:pStyle w:val="berschrift1"/>
      </w:pPr>
      <w:bookmarkStart w:id="11" w:name="_Toc104805300"/>
      <w:r>
        <w:t>I Abbildungsverzeichnis</w:t>
      </w:r>
      <w:bookmarkEnd w:id="11"/>
    </w:p>
    <w:p w14:paraId="6428941F" w14:textId="77777777" w:rsidR="00DC5BBA" w:rsidRDefault="00DC5BBA" w:rsidP="00DC5BBA">
      <w:pPr>
        <w:pStyle w:val="Abbildungsverzeichnis"/>
        <w:tabs>
          <w:tab w:val="right" w:leader="dot" w:pos="9062"/>
        </w:tabs>
        <w:rPr>
          <w:noProof/>
        </w:rPr>
      </w:pPr>
      <w:r>
        <w:fldChar w:fldCharType="begin"/>
      </w:r>
      <w:r>
        <w:instrText xml:space="preserve"> TOC \h \z \c "Abbildung" </w:instrText>
      </w:r>
      <w:r>
        <w:fldChar w:fldCharType="separate"/>
      </w:r>
      <w:hyperlink r:id="rId17" w:anchor="_Toc103858448" w:history="1">
        <w:r w:rsidRPr="000E7BED">
          <w:rPr>
            <w:rStyle w:val="Hyperlink"/>
            <w:noProof/>
          </w:rPr>
          <w:t>Abbildung 1 Titelbil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38584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0</w:t>
        </w:r>
        <w:r>
          <w:rPr>
            <w:noProof/>
            <w:webHidden/>
          </w:rPr>
          <w:fldChar w:fldCharType="end"/>
        </w:r>
      </w:hyperlink>
    </w:p>
    <w:p w14:paraId="03C74E32" w14:textId="77777777" w:rsidR="00DC5BBA" w:rsidRDefault="00DC5BBA" w:rsidP="00DC5BBA">
      <w:r>
        <w:fldChar w:fldCharType="end"/>
      </w:r>
    </w:p>
    <w:p w14:paraId="100F7AFB" w14:textId="77777777" w:rsidR="00DC5BBA" w:rsidRDefault="00DC5BBA" w:rsidP="00DC5BBA"/>
    <w:p w14:paraId="3CEDA61B" w14:textId="77777777" w:rsidR="00DC5BBA" w:rsidRDefault="00DC5BBA" w:rsidP="00DC5BBA">
      <w:pPr>
        <w:pStyle w:val="berschrift1"/>
      </w:pPr>
      <w:bookmarkStart w:id="12" w:name="_Toc104805301"/>
      <w:r>
        <w:t>II Abkürzungsverzeichnis</w:t>
      </w:r>
      <w:bookmarkEnd w:id="12"/>
    </w:p>
    <w:p w14:paraId="040A391F" w14:textId="77777777" w:rsidR="00DC5BBA" w:rsidRDefault="00DC5BBA" w:rsidP="00DC5BBA"/>
    <w:p w14:paraId="2D4ECCA5" w14:textId="7EB8C1DA" w:rsidR="00DC5BBA" w:rsidRPr="00DC5BBA" w:rsidRDefault="00DC5BBA" w:rsidP="00DC5BBA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IP</w:t>
      </w:r>
      <w:r>
        <w:rPr>
          <w:rFonts w:cs="Arial"/>
          <w:sz w:val="24"/>
          <w:szCs w:val="24"/>
        </w:rPr>
        <w:tab/>
      </w:r>
      <w:r>
        <w:rPr>
          <w:rFonts w:cs="Arial"/>
          <w:sz w:val="24"/>
          <w:szCs w:val="24"/>
        </w:rPr>
        <w:tab/>
      </w:r>
      <w:r>
        <w:rPr>
          <w:rFonts w:cs="Arial"/>
          <w:sz w:val="24"/>
          <w:szCs w:val="24"/>
        </w:rPr>
        <w:tab/>
        <w:t xml:space="preserve">Internet Protocol </w:t>
      </w:r>
    </w:p>
    <w:p w14:paraId="2440D189" w14:textId="1784E23B" w:rsidR="004D5CE7" w:rsidRDefault="004D5CE7" w:rsidP="006A6278"/>
    <w:p w14:paraId="2FB4F2FF" w14:textId="4D4F2A79" w:rsidR="00DC5BBA" w:rsidRDefault="00066B9D" w:rsidP="00DC5BBA">
      <w:pPr>
        <w:pStyle w:val="CitaviBibliographyHeading"/>
      </w:pPr>
      <w:r>
        <w:fldChar w:fldCharType="begin"/>
      </w:r>
      <w:r>
        <w:instrText>ADDIN CitaviBibliography</w:instrText>
      </w:r>
      <w:r>
        <w:fldChar w:fldCharType="separate"/>
      </w:r>
      <w:r w:rsidR="00DC5BBA">
        <w:t>Literaturverzeichnis</w:t>
      </w:r>
    </w:p>
    <w:p w14:paraId="1F8E8782" w14:textId="77777777" w:rsidR="00DC5BBA" w:rsidRDefault="00DC5BBA" w:rsidP="00DC5BBA">
      <w:pPr>
        <w:pStyle w:val="CitaviBibliographyEntry"/>
      </w:pPr>
      <w:r>
        <w:t>ComputerWeekly.de (2022): Was ist Linux-Distribution? - Definition von WhatIs.com. Online verfügbar unter https://www.computerweekly.com/de/definition/Linux-Distribution, zuletzt aktualisiert am 28.05.2022, zuletzt geprüft am 28.05.2022.</w:t>
      </w:r>
    </w:p>
    <w:p w14:paraId="71C37DE0" w14:textId="39F14AB6" w:rsidR="00F07781" w:rsidRDefault="00DC5BBA" w:rsidP="00DC5BBA">
      <w:pPr>
        <w:pStyle w:val="CitaviBibliographyEntry"/>
      </w:pPr>
      <w:bookmarkStart w:id="13" w:name="_CTVL001b997edf7fb16448a8dc233d28d11de48"/>
      <w:r>
        <w:t>Raspberry Pi: Linux-Distributionen und Betriebssysteme (2022). Online verfügbar unter https://www.elektronik-kompendium.de/sites/raspberry-pi/2002091.htm, zuletzt aktualisiert am 28.05.2022, zuletzt geprüft am 28.05.2022</w:t>
      </w:r>
      <w:bookmarkEnd w:id="13"/>
      <w:r>
        <w:t>.</w:t>
      </w:r>
      <w:r w:rsidR="00066B9D">
        <w:fldChar w:fldCharType="end"/>
      </w:r>
    </w:p>
    <w:sdt>
      <w:sdtPr>
        <w:tag w:val="CitaviBibliography"/>
        <w:id w:val="46653226"/>
        <w:placeholder>
          <w:docPart w:val="DefaultPlaceholder_-1854013440"/>
        </w:placeholder>
      </w:sdtPr>
      <w:sdtEndPr/>
      <w:sdtContent>
        <w:p w14:paraId="4B067759" w14:textId="09C97E81" w:rsidR="009F6AD4" w:rsidRDefault="009F6AD4" w:rsidP="009F6AD4">
          <w:pPr>
            <w:pStyle w:val="Literaturverzeichnis"/>
          </w:pPr>
        </w:p>
        <w:p w14:paraId="521D7D14" w14:textId="04DDD55E" w:rsidR="00F07781" w:rsidRDefault="00F07781" w:rsidP="00F07781"/>
        <w:p w14:paraId="0E06CB71" w14:textId="2C041AA9" w:rsidR="00F76B6A" w:rsidRDefault="00181E56" w:rsidP="00DC5BBA">
          <w:pPr>
            <w:pStyle w:val="CitaviBibliographyEntry"/>
            <w:rPr>
              <w:rFonts w:asciiTheme="minorHAnsi" w:hAnsiTheme="minorHAnsi"/>
            </w:rPr>
          </w:pPr>
        </w:p>
      </w:sdtContent>
    </w:sdt>
    <w:p w14:paraId="429B2451" w14:textId="15D3A431" w:rsidR="00F07781" w:rsidRDefault="00F07781" w:rsidP="00F07781">
      <w:pPr>
        <w:pStyle w:val="berschrift1"/>
      </w:pPr>
      <w:bookmarkStart w:id="14" w:name="_Toc104805302"/>
      <w:r>
        <w:t>III Erklärung</w:t>
      </w:r>
      <w:bookmarkEnd w:id="14"/>
    </w:p>
    <w:p w14:paraId="54CD1B9B" w14:textId="77777777" w:rsidR="00F07781" w:rsidRDefault="00F07781" w:rsidP="00F07781">
      <w:pPr>
        <w:jc w:val="both"/>
      </w:pPr>
    </w:p>
    <w:p w14:paraId="5BA8DD87" w14:textId="21360EA0" w:rsidR="00F07781" w:rsidRDefault="00F07781" w:rsidP="00F07781">
      <w:pPr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Hiermit versichern wir, Anton Kraus und Simon Oberm</w:t>
      </w:r>
      <w:r w:rsidR="00600D43">
        <w:rPr>
          <w:rFonts w:cs="Arial"/>
          <w:sz w:val="24"/>
          <w:szCs w:val="24"/>
        </w:rPr>
        <w:t>e</w:t>
      </w:r>
      <w:r>
        <w:rPr>
          <w:rFonts w:cs="Arial"/>
          <w:sz w:val="24"/>
          <w:szCs w:val="24"/>
        </w:rPr>
        <w:t xml:space="preserve">ier, diese Dokumentation, ohne die Hilfe Dritter und nur mit den angegebenen Quellen und Hilfsmitteln angefertigt zu haben. Alle Stellen, die aus Quellen entnommen wurden, sind als solche kenntlich gemacht worden. </w:t>
      </w:r>
    </w:p>
    <w:p w14:paraId="7847642C" w14:textId="77777777" w:rsidR="00F07781" w:rsidRDefault="00F07781" w:rsidP="00F07781">
      <w:pPr>
        <w:jc w:val="both"/>
        <w:rPr>
          <w:rFonts w:cs="Arial"/>
          <w:sz w:val="24"/>
          <w:szCs w:val="24"/>
        </w:rPr>
      </w:pPr>
    </w:p>
    <w:p w14:paraId="65DAEDE8" w14:textId="77777777" w:rsidR="00F07781" w:rsidRDefault="00F07781" w:rsidP="00F07781">
      <w:pPr>
        <w:jc w:val="both"/>
        <w:rPr>
          <w:rFonts w:cs="Arial"/>
          <w:sz w:val="24"/>
          <w:szCs w:val="24"/>
        </w:rPr>
      </w:pPr>
    </w:p>
    <w:p w14:paraId="1AE5DC4A" w14:textId="77777777" w:rsidR="00F07781" w:rsidRDefault="00F07781" w:rsidP="00F07781">
      <w:pPr>
        <w:spacing w:after="112"/>
        <w:ind w:left="-5" w:right="13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_____________________________ </w:t>
      </w:r>
    </w:p>
    <w:p w14:paraId="7F40B1C9" w14:textId="431597D3" w:rsidR="00F07781" w:rsidRDefault="00F07781" w:rsidP="00F07781">
      <w:pPr>
        <w:spacing w:after="273"/>
        <w:ind w:left="-5" w:right="13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Ort, Datum, Simon Oberm</w:t>
      </w:r>
      <w:r w:rsidR="00F76B6A">
        <w:rPr>
          <w:rFonts w:cs="Arial"/>
          <w:sz w:val="24"/>
          <w:szCs w:val="24"/>
        </w:rPr>
        <w:t>e</w:t>
      </w:r>
      <w:r>
        <w:rPr>
          <w:rFonts w:cs="Arial"/>
          <w:sz w:val="24"/>
          <w:szCs w:val="24"/>
        </w:rPr>
        <w:t>ier</w:t>
      </w:r>
    </w:p>
    <w:p w14:paraId="6FF160FB" w14:textId="77777777" w:rsidR="00F07781" w:rsidRDefault="00F07781" w:rsidP="00F07781">
      <w:pPr>
        <w:spacing w:after="273"/>
        <w:ind w:left="-5" w:right="13"/>
        <w:rPr>
          <w:rFonts w:cs="Arial"/>
          <w:sz w:val="24"/>
          <w:szCs w:val="24"/>
        </w:rPr>
      </w:pPr>
    </w:p>
    <w:p w14:paraId="1A226BDB" w14:textId="77777777" w:rsidR="00F07781" w:rsidRDefault="00F07781" w:rsidP="00F07781">
      <w:pPr>
        <w:spacing w:after="273"/>
        <w:ind w:left="-5" w:right="13"/>
        <w:rPr>
          <w:rFonts w:cs="Arial"/>
          <w:sz w:val="24"/>
          <w:szCs w:val="24"/>
        </w:rPr>
      </w:pPr>
    </w:p>
    <w:p w14:paraId="35906EFA" w14:textId="77777777" w:rsidR="00F07781" w:rsidRDefault="00F07781" w:rsidP="00F07781">
      <w:pPr>
        <w:spacing w:after="112"/>
        <w:ind w:left="-5" w:right="13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_____________________________ </w:t>
      </w:r>
    </w:p>
    <w:p w14:paraId="00FE2C10" w14:textId="77777777" w:rsidR="00F07781" w:rsidRDefault="00F07781" w:rsidP="00F07781">
      <w:pPr>
        <w:spacing w:after="273"/>
        <w:ind w:left="-5" w:right="13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Ort, Datum, Anton Kraus </w:t>
      </w:r>
    </w:p>
    <w:p w14:paraId="68FDA468" w14:textId="1C0BD548" w:rsidR="00F07781" w:rsidRDefault="00F07781">
      <w:pPr>
        <w:spacing w:line="259" w:lineRule="auto"/>
        <w:rPr>
          <w:rFonts w:cs="Arial"/>
          <w:sz w:val="24"/>
          <w:szCs w:val="24"/>
        </w:rPr>
      </w:pPr>
    </w:p>
    <w:sdt>
      <w:sdtPr>
        <w:tag w:val="CitaviBibliography"/>
        <w:id w:val="-2093380164"/>
        <w:placeholder>
          <w:docPart w:val="DefaultPlaceholder_-1854013440"/>
        </w:placeholder>
      </w:sdtPr>
      <w:sdtEndPr>
        <w:rPr>
          <w:rFonts w:ascii="Arial" w:eastAsiaTheme="minorHAnsi" w:hAnsi="Arial" w:cstheme="minorBidi"/>
          <w:color w:val="auto"/>
          <w:sz w:val="22"/>
          <w:szCs w:val="22"/>
        </w:rPr>
      </w:sdtEndPr>
      <w:sdtContent>
        <w:p w14:paraId="1805B56E" w14:textId="77777777" w:rsidR="00DC5BBA" w:rsidRDefault="00DC5BBA" w:rsidP="00DC5BBA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>
            <w:t>Literaturverzeichnis</w:t>
          </w:r>
        </w:p>
        <w:p w14:paraId="0D01EEF8" w14:textId="2E0DF216" w:rsidR="00DC5BBA" w:rsidRDefault="00DC5BBA" w:rsidP="00DC5BBA">
          <w:pPr>
            <w:pStyle w:val="CitaviBibliographyEntry"/>
          </w:pPr>
          <w:bookmarkStart w:id="15" w:name="_CTVL00111ae6a41cec340de88b7a2abbb57384d"/>
          <w:r>
            <w:t>ComputerWeekly.de (2022): Was ist Linux-Distribution? - Definition von WhatIs.com. Online verfügbar unter https://www.computerweekly.com/de/definition/Linux-Distribution, zuletzt aktualisiert am 28.05.2022, zuletzt geprüft am 28.05.2022</w:t>
          </w:r>
          <w:bookmarkEnd w:id="15"/>
          <w:r>
            <w:t>.</w:t>
          </w:r>
          <w:r>
            <w:fldChar w:fldCharType="end"/>
          </w:r>
        </w:p>
      </w:sdtContent>
    </w:sdt>
    <w:p w14:paraId="348C5AED" w14:textId="77777777" w:rsidR="00DC5BBA" w:rsidRPr="00F76B6A" w:rsidRDefault="00DC5BBA" w:rsidP="00DC5BBA"/>
    <w:sectPr w:rsidR="00DC5BBA" w:rsidRPr="00F76B6A" w:rsidSect="00C3667A">
      <w:headerReference w:type="default" r:id="rId18"/>
      <w:footerReference w:type="default" r:id="rId19"/>
      <w:headerReference w:type="first" r:id="rId20"/>
      <w:pgSz w:w="11906" w:h="16838"/>
      <w:pgMar w:top="1417" w:right="1417" w:bottom="1134" w:left="1417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BCCB45" w14:textId="77777777" w:rsidR="00181E56" w:rsidRDefault="00181E56" w:rsidP="00C3667A">
      <w:pPr>
        <w:spacing w:after="0" w:line="240" w:lineRule="auto"/>
      </w:pPr>
      <w:r>
        <w:separator/>
      </w:r>
    </w:p>
  </w:endnote>
  <w:endnote w:type="continuationSeparator" w:id="0">
    <w:p w14:paraId="77040FF0" w14:textId="77777777" w:rsidR="00181E56" w:rsidRDefault="00181E56" w:rsidP="00C366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58A76C" w14:textId="77777777" w:rsidR="00C3667A" w:rsidRPr="00C3667A" w:rsidRDefault="00C3667A">
    <w:pPr>
      <w:pStyle w:val="Fuzeile"/>
      <w:jc w:val="right"/>
      <w:rPr>
        <w:color w:val="000000" w:themeColor="text1"/>
      </w:rPr>
    </w:pPr>
    <w:r w:rsidRPr="00C3667A">
      <w:rPr>
        <w:color w:val="000000" w:themeColor="text1"/>
        <w:sz w:val="20"/>
        <w:szCs w:val="20"/>
      </w:rPr>
      <w:t xml:space="preserve">S. </w:t>
    </w:r>
    <w:r w:rsidRPr="00C3667A">
      <w:rPr>
        <w:color w:val="000000" w:themeColor="text1"/>
        <w:sz w:val="20"/>
        <w:szCs w:val="20"/>
      </w:rPr>
      <w:fldChar w:fldCharType="begin"/>
    </w:r>
    <w:r w:rsidRPr="00C3667A">
      <w:rPr>
        <w:color w:val="000000" w:themeColor="text1"/>
        <w:sz w:val="20"/>
        <w:szCs w:val="20"/>
      </w:rPr>
      <w:instrText>PAGE \* Arabisch</w:instrText>
    </w:r>
    <w:r w:rsidRPr="00C3667A">
      <w:rPr>
        <w:color w:val="000000" w:themeColor="text1"/>
        <w:sz w:val="20"/>
        <w:szCs w:val="20"/>
      </w:rPr>
      <w:fldChar w:fldCharType="separate"/>
    </w:r>
    <w:r w:rsidRPr="00C3667A">
      <w:rPr>
        <w:color w:val="000000" w:themeColor="text1"/>
        <w:sz w:val="20"/>
        <w:szCs w:val="20"/>
      </w:rPr>
      <w:t>1</w:t>
    </w:r>
    <w:r w:rsidRPr="00C3667A">
      <w:rPr>
        <w:color w:val="000000" w:themeColor="text1"/>
        <w:sz w:val="20"/>
        <w:szCs w:val="20"/>
      </w:rPr>
      <w:fldChar w:fldCharType="end"/>
    </w:r>
  </w:p>
  <w:p w14:paraId="7F817C2C" w14:textId="77777777" w:rsidR="00C3667A" w:rsidRDefault="00C3667A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18EAD5" w14:textId="77777777" w:rsidR="00181E56" w:rsidRDefault="00181E56" w:rsidP="00C3667A">
      <w:pPr>
        <w:spacing w:after="0" w:line="240" w:lineRule="auto"/>
      </w:pPr>
      <w:r>
        <w:separator/>
      </w:r>
    </w:p>
  </w:footnote>
  <w:footnote w:type="continuationSeparator" w:id="0">
    <w:p w14:paraId="27E0E677" w14:textId="77777777" w:rsidR="00181E56" w:rsidRDefault="00181E56" w:rsidP="00C366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34787F" w14:textId="573B5C6F" w:rsidR="00C3667A" w:rsidRDefault="00C3667A">
    <w:pPr>
      <w:pStyle w:val="Kopfzeile"/>
    </w:pPr>
    <w:r w:rsidRPr="00C3667A">
      <w:rPr>
        <w:noProof/>
      </w:rPr>
      <w:drawing>
        <wp:anchor distT="0" distB="0" distL="114300" distR="114300" simplePos="0" relativeHeight="251658240" behindDoc="0" locked="0" layoutInCell="1" allowOverlap="1" wp14:anchorId="1B56004C" wp14:editId="2EB2A86C">
          <wp:simplePos x="0" y="0"/>
          <wp:positionH relativeFrom="column">
            <wp:posOffset>3856124</wp:posOffset>
          </wp:positionH>
          <wp:positionV relativeFrom="paragraph">
            <wp:posOffset>-317186</wp:posOffset>
          </wp:positionV>
          <wp:extent cx="2696887" cy="576715"/>
          <wp:effectExtent l="0" t="0" r="8255" b="0"/>
          <wp:wrapNone/>
          <wp:docPr id="1" name="Grafik 1" descr="Ein Bild, das Text enthält.&#10;&#10;Automatisch generierte Beschreibu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Grafik 1" descr="Ein Bild, das Text enthält.&#10;&#10;Automatisch generierte Beschreibu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696887" cy="57671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179173" w14:textId="7889E675" w:rsidR="00C3667A" w:rsidRDefault="00C3667A">
    <w:pPr>
      <w:pStyle w:val="Kopfzeile"/>
    </w:pPr>
    <w:r>
      <w:t>Kraus Anton, Simon Obermeier</w:t>
    </w:r>
    <w:r>
      <w:tab/>
    </w:r>
    <w:r>
      <w:tab/>
      <w:t>19.05.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A906E7CA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B92A25CE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BA4EF8B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212A632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6AD724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73A92D2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1EF23E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8046B2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BE0F57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A8460A4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9B7D4F"/>
    <w:multiLevelType w:val="hybridMultilevel"/>
    <w:tmpl w:val="01A6987C"/>
    <w:lvl w:ilvl="0" w:tplc="BD804C1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92F124A"/>
    <w:multiLevelType w:val="hybridMultilevel"/>
    <w:tmpl w:val="714C0D94"/>
    <w:lvl w:ilvl="0" w:tplc="71787B1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AC81595"/>
    <w:multiLevelType w:val="hybridMultilevel"/>
    <w:tmpl w:val="FC2A5EE8"/>
    <w:lvl w:ilvl="0" w:tplc="0BF404B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49785B"/>
    <w:multiLevelType w:val="hybridMultilevel"/>
    <w:tmpl w:val="BEC8B850"/>
    <w:lvl w:ilvl="0" w:tplc="662C159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AB31DA3"/>
    <w:multiLevelType w:val="multilevel"/>
    <w:tmpl w:val="6F2A2D2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1981886971">
    <w:abstractNumId w:val="13"/>
  </w:num>
  <w:num w:numId="2" w16cid:durableId="2093701270">
    <w:abstractNumId w:val="11"/>
  </w:num>
  <w:num w:numId="3" w16cid:durableId="1542395991">
    <w:abstractNumId w:val="12"/>
  </w:num>
  <w:num w:numId="4" w16cid:durableId="913395866">
    <w:abstractNumId w:val="10"/>
  </w:num>
  <w:num w:numId="5" w16cid:durableId="755172191">
    <w:abstractNumId w:val="14"/>
  </w:num>
  <w:num w:numId="6" w16cid:durableId="1779829011">
    <w:abstractNumId w:val="0"/>
  </w:num>
  <w:num w:numId="7" w16cid:durableId="2139032381">
    <w:abstractNumId w:val="1"/>
  </w:num>
  <w:num w:numId="8" w16cid:durableId="411007630">
    <w:abstractNumId w:val="2"/>
  </w:num>
  <w:num w:numId="9" w16cid:durableId="969437956">
    <w:abstractNumId w:val="3"/>
  </w:num>
  <w:num w:numId="10" w16cid:durableId="2027442672">
    <w:abstractNumId w:val="4"/>
  </w:num>
  <w:num w:numId="11" w16cid:durableId="738089449">
    <w:abstractNumId w:val="5"/>
  </w:num>
  <w:num w:numId="12" w16cid:durableId="359937022">
    <w:abstractNumId w:val="6"/>
  </w:num>
  <w:num w:numId="13" w16cid:durableId="1196381531">
    <w:abstractNumId w:val="7"/>
  </w:num>
  <w:num w:numId="14" w16cid:durableId="1235046851">
    <w:abstractNumId w:val="8"/>
  </w:num>
  <w:num w:numId="15" w16cid:durableId="176653714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69A4"/>
    <w:rsid w:val="00066B9D"/>
    <w:rsid w:val="00140C35"/>
    <w:rsid w:val="00147DC7"/>
    <w:rsid w:val="0016057C"/>
    <w:rsid w:val="00181E56"/>
    <w:rsid w:val="00186503"/>
    <w:rsid w:val="001B13F7"/>
    <w:rsid w:val="001C5B7B"/>
    <w:rsid w:val="001F2DE1"/>
    <w:rsid w:val="002502CE"/>
    <w:rsid w:val="002D36B9"/>
    <w:rsid w:val="00324E69"/>
    <w:rsid w:val="00361FCE"/>
    <w:rsid w:val="003F60EB"/>
    <w:rsid w:val="0045103C"/>
    <w:rsid w:val="004B648B"/>
    <w:rsid w:val="004D5CE7"/>
    <w:rsid w:val="00510DCA"/>
    <w:rsid w:val="005814B6"/>
    <w:rsid w:val="005D7556"/>
    <w:rsid w:val="005E2CC2"/>
    <w:rsid w:val="00600D43"/>
    <w:rsid w:val="00604C8A"/>
    <w:rsid w:val="006A1AEA"/>
    <w:rsid w:val="006A6278"/>
    <w:rsid w:val="00774DE9"/>
    <w:rsid w:val="00781897"/>
    <w:rsid w:val="00785D8B"/>
    <w:rsid w:val="008369A4"/>
    <w:rsid w:val="00887116"/>
    <w:rsid w:val="009C5D5F"/>
    <w:rsid w:val="009D77E3"/>
    <w:rsid w:val="009E4DA2"/>
    <w:rsid w:val="009F6AD4"/>
    <w:rsid w:val="00AC4E43"/>
    <w:rsid w:val="00B61838"/>
    <w:rsid w:val="00B83B46"/>
    <w:rsid w:val="00C3667A"/>
    <w:rsid w:val="00C53965"/>
    <w:rsid w:val="00CD0F21"/>
    <w:rsid w:val="00D31618"/>
    <w:rsid w:val="00D74FD1"/>
    <w:rsid w:val="00D82186"/>
    <w:rsid w:val="00DC5BBA"/>
    <w:rsid w:val="00DD6C9A"/>
    <w:rsid w:val="00E063A1"/>
    <w:rsid w:val="00E77DD7"/>
    <w:rsid w:val="00EA6F06"/>
    <w:rsid w:val="00EF54DF"/>
    <w:rsid w:val="00F07781"/>
    <w:rsid w:val="00F16E3C"/>
    <w:rsid w:val="00F2480D"/>
    <w:rsid w:val="00F40B2C"/>
    <w:rsid w:val="00F548A9"/>
    <w:rsid w:val="00F56F27"/>
    <w:rsid w:val="00F66FE9"/>
    <w:rsid w:val="00F76B6A"/>
    <w:rsid w:val="00F977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4499D13"/>
  <w15:chartTrackingRefBased/>
  <w15:docId w15:val="{052BCD69-27AC-476A-95E3-75C58B88C7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F07781"/>
    <w:pPr>
      <w:spacing w:line="276" w:lineRule="auto"/>
    </w:pPr>
    <w:rPr>
      <w:rFonts w:ascii="Arial" w:hAnsi="Arial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D5CE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AC4E4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066B9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066B9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66B9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66B9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66B9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66B9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66B9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C366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3667A"/>
    <w:rPr>
      <w:rFonts w:ascii="Arial" w:hAnsi="Arial"/>
    </w:rPr>
  </w:style>
  <w:style w:type="paragraph" w:styleId="Fuzeile">
    <w:name w:val="footer"/>
    <w:basedOn w:val="Standard"/>
    <w:link w:val="FuzeileZchn"/>
    <w:uiPriority w:val="99"/>
    <w:unhideWhenUsed/>
    <w:rsid w:val="00C366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3667A"/>
    <w:rPr>
      <w:rFonts w:ascii="Arial" w:hAnsi="Arial"/>
    </w:rPr>
  </w:style>
  <w:style w:type="paragraph" w:styleId="KeinLeerraum">
    <w:name w:val="No Spacing"/>
    <w:link w:val="KeinLeerraumZchn"/>
    <w:uiPriority w:val="1"/>
    <w:qFormat/>
    <w:rsid w:val="00C3667A"/>
    <w:pPr>
      <w:spacing w:after="0" w:line="240" w:lineRule="auto"/>
    </w:pPr>
    <w:rPr>
      <w:rFonts w:eastAsiaTheme="minorEastAsia"/>
      <w:lang w:eastAsia="de-DE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C3667A"/>
    <w:rPr>
      <w:rFonts w:eastAsiaTheme="minorEastAsia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D5CE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4D5CE7"/>
    <w:pPr>
      <w:spacing w:line="259" w:lineRule="auto"/>
      <w:outlineLvl w:val="9"/>
    </w:pPr>
    <w:rPr>
      <w:lang w:eastAsia="de-DE"/>
    </w:rPr>
  </w:style>
  <w:style w:type="paragraph" w:styleId="Listenabsatz">
    <w:name w:val="List Paragraph"/>
    <w:basedOn w:val="Standard"/>
    <w:uiPriority w:val="34"/>
    <w:qFormat/>
    <w:rsid w:val="004D5CE7"/>
    <w:pPr>
      <w:ind w:left="720"/>
      <w:contextualSpacing/>
    </w:pPr>
  </w:style>
  <w:style w:type="paragraph" w:styleId="Beschriftung">
    <w:name w:val="caption"/>
    <w:basedOn w:val="Standard"/>
    <w:next w:val="Standard"/>
    <w:uiPriority w:val="35"/>
    <w:unhideWhenUsed/>
    <w:qFormat/>
    <w:rsid w:val="006A1AE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6A1AEA"/>
    <w:pPr>
      <w:spacing w:after="0"/>
    </w:pPr>
  </w:style>
  <w:style w:type="character" w:styleId="Hyperlink">
    <w:name w:val="Hyperlink"/>
    <w:basedOn w:val="Absatz-Standardschriftart"/>
    <w:uiPriority w:val="99"/>
    <w:unhideWhenUsed/>
    <w:rsid w:val="006A1AEA"/>
    <w:rPr>
      <w:color w:val="0563C1" w:themeColor="hyperlink"/>
      <w:u w:val="single"/>
    </w:rPr>
  </w:style>
  <w:style w:type="paragraph" w:styleId="Literaturverzeichnis">
    <w:name w:val="Bibliography"/>
    <w:basedOn w:val="Standard"/>
    <w:next w:val="Standard"/>
    <w:uiPriority w:val="37"/>
    <w:unhideWhenUsed/>
    <w:rsid w:val="00324E69"/>
  </w:style>
  <w:style w:type="character" w:customStyle="1" w:styleId="berschrift2Zchn">
    <w:name w:val="Überschrift 2 Zchn"/>
    <w:basedOn w:val="Absatz-Standardschriftart"/>
    <w:link w:val="berschrift2"/>
    <w:uiPriority w:val="9"/>
    <w:rsid w:val="00AC4E4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Verzeichnis1">
    <w:name w:val="toc 1"/>
    <w:basedOn w:val="Standard"/>
    <w:next w:val="Standard"/>
    <w:autoRedefine/>
    <w:uiPriority w:val="39"/>
    <w:unhideWhenUsed/>
    <w:rsid w:val="00D82186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D82186"/>
    <w:pPr>
      <w:spacing w:after="100"/>
      <w:ind w:left="220"/>
    </w:pPr>
  </w:style>
  <w:style w:type="paragraph" w:styleId="StandardWeb">
    <w:name w:val="Normal (Web)"/>
    <w:basedOn w:val="Standard"/>
    <w:uiPriority w:val="99"/>
    <w:unhideWhenUsed/>
    <w:rsid w:val="00F548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Fett">
    <w:name w:val="Strong"/>
    <w:basedOn w:val="Absatz-Standardschriftart"/>
    <w:uiPriority w:val="22"/>
    <w:qFormat/>
    <w:rsid w:val="00F548A9"/>
    <w:rPr>
      <w:b/>
      <w:bCs/>
    </w:rPr>
  </w:style>
  <w:style w:type="character" w:styleId="Buchtitel">
    <w:name w:val="Book Title"/>
    <w:basedOn w:val="Absatz-Standardschriftart"/>
    <w:uiPriority w:val="33"/>
    <w:qFormat/>
    <w:rsid w:val="00066B9D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066B9D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066B9D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066B9D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066B9D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066B9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066B9D"/>
    <w:rPr>
      <w:rFonts w:ascii="Arial" w:hAnsi="Arial"/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066B9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066B9D"/>
    <w:rPr>
      <w:rFonts w:ascii="Arial" w:hAnsi="Arial"/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066B9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066B9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066B9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066B9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066B9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066B9D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066B9D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066B9D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066B9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66B9D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066B9D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066B9D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066B9D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066B9D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066B9D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66B9D"/>
    <w:rPr>
      <w:rFonts w:ascii="Arial" w:hAnsi="Arial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066B9D"/>
  </w:style>
  <w:style w:type="paragraph" w:styleId="NurText">
    <w:name w:val="Plain Text"/>
    <w:basedOn w:val="Standard"/>
    <w:link w:val="NurTextZchn"/>
    <w:uiPriority w:val="99"/>
    <w:semiHidden/>
    <w:unhideWhenUsed/>
    <w:rsid w:val="00066B9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66B9D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066B9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66B9D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066B9D"/>
    <w:rPr>
      <w:i/>
      <w:iCs/>
    </w:rPr>
  </w:style>
  <w:style w:type="character" w:styleId="BesuchterLink">
    <w:name w:val="FollowedHyperlink"/>
    <w:basedOn w:val="Absatz-Standardschriftart"/>
    <w:uiPriority w:val="99"/>
    <w:semiHidden/>
    <w:unhideWhenUsed/>
    <w:rsid w:val="00066B9D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066B9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066B9D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66B9D"/>
    <w:rPr>
      <w:rFonts w:ascii="Arial" w:hAnsi="Arial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066B9D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66B9D"/>
    <w:rPr>
      <w:rFonts w:ascii="Arial" w:hAnsi="Arial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066B9D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66B9D"/>
    <w:rPr>
      <w:rFonts w:ascii="Arial" w:hAnsi="Arial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066B9D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66B9D"/>
    <w:rPr>
      <w:rFonts w:ascii="Arial" w:hAnsi="Arial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066B9D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66B9D"/>
    <w:rPr>
      <w:rFonts w:ascii="Arial" w:hAnsi="Arial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066B9D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66B9D"/>
    <w:rPr>
      <w:rFonts w:ascii="Arial" w:hAnsi="Arial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066B9D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66B9D"/>
    <w:rPr>
      <w:rFonts w:ascii="Arial" w:hAnsi="Arial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66B9D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66B9D"/>
    <w:rPr>
      <w:rFonts w:ascii="Arial" w:hAnsi="Arial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066B9D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66B9D"/>
    <w:rPr>
      <w:rFonts w:ascii="Arial" w:hAnsi="Arial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066B9D"/>
  </w:style>
  <w:style w:type="character" w:customStyle="1" w:styleId="DatumZchn">
    <w:name w:val="Datum Zchn"/>
    <w:basedOn w:val="Absatz-Standardschriftart"/>
    <w:link w:val="Datum"/>
    <w:uiPriority w:val="99"/>
    <w:semiHidden/>
    <w:rsid w:val="00066B9D"/>
    <w:rPr>
      <w:rFonts w:ascii="Arial" w:hAnsi="Arial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066B9D"/>
  </w:style>
  <w:style w:type="character" w:customStyle="1" w:styleId="AnredeZchn">
    <w:name w:val="Anrede Zchn"/>
    <w:basedOn w:val="Absatz-Standardschriftart"/>
    <w:link w:val="Anrede"/>
    <w:uiPriority w:val="99"/>
    <w:semiHidden/>
    <w:rsid w:val="00066B9D"/>
    <w:rPr>
      <w:rFonts w:ascii="Arial" w:hAnsi="Arial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066B9D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066B9D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066B9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66B9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066B9D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066B9D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066B9D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066B9D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066B9D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066B9D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66B9D"/>
    <w:rPr>
      <w:rFonts w:ascii="Arial" w:hAnsi="Arial"/>
    </w:rPr>
  </w:style>
  <w:style w:type="paragraph" w:styleId="Gruformel">
    <w:name w:val="Closing"/>
    <w:basedOn w:val="Standard"/>
    <w:link w:val="GruformelZchn"/>
    <w:uiPriority w:val="99"/>
    <w:semiHidden/>
    <w:unhideWhenUsed/>
    <w:rsid w:val="00066B9D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66B9D"/>
    <w:rPr>
      <w:rFonts w:ascii="Arial" w:hAnsi="Arial"/>
    </w:rPr>
  </w:style>
  <w:style w:type="paragraph" w:styleId="Titel">
    <w:name w:val="Title"/>
    <w:basedOn w:val="Standard"/>
    <w:next w:val="Standard"/>
    <w:link w:val="TitelZchn"/>
    <w:uiPriority w:val="10"/>
    <w:qFormat/>
    <w:rsid w:val="00066B9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066B9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066B9D"/>
    <w:pPr>
      <w:numPr>
        <w:numId w:val="6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066B9D"/>
    <w:pPr>
      <w:numPr>
        <w:numId w:val="7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066B9D"/>
    <w:pPr>
      <w:numPr>
        <w:numId w:val="8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066B9D"/>
    <w:pPr>
      <w:numPr>
        <w:numId w:val="9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066B9D"/>
    <w:pPr>
      <w:numPr>
        <w:numId w:val="10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066B9D"/>
    <w:pPr>
      <w:numPr>
        <w:numId w:val="11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066B9D"/>
    <w:pPr>
      <w:numPr>
        <w:numId w:val="12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066B9D"/>
    <w:pPr>
      <w:numPr>
        <w:numId w:val="1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066B9D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066B9D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066B9D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066B9D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066B9D"/>
    <w:pPr>
      <w:numPr>
        <w:numId w:val="14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066B9D"/>
    <w:pPr>
      <w:numPr>
        <w:numId w:val="15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066B9D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066B9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066B9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76" w:lineRule="auto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66B9D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066B9D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066B9D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66B9D"/>
    <w:rPr>
      <w:rFonts w:ascii="Arial" w:hAnsi="Arial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066B9D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066B9D"/>
  </w:style>
  <w:style w:type="character" w:styleId="Zeilennummer">
    <w:name w:val="line number"/>
    <w:basedOn w:val="Absatz-Standardschriftart"/>
    <w:uiPriority w:val="99"/>
    <w:semiHidden/>
    <w:unhideWhenUsed/>
    <w:rsid w:val="00066B9D"/>
  </w:style>
  <w:style w:type="character" w:styleId="Kommentarzeichen">
    <w:name w:val="annotation reference"/>
    <w:basedOn w:val="Absatz-Standardschriftart"/>
    <w:uiPriority w:val="99"/>
    <w:semiHidden/>
    <w:unhideWhenUsed/>
    <w:rsid w:val="00066B9D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066B9D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066B9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066B9D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066B9D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66B9D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66B9D"/>
    <w:rPr>
      <w:rFonts w:ascii="Arial" w:hAnsi="Arial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066B9D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66B9D"/>
    <w:rPr>
      <w:rFonts w:ascii="Arial" w:hAnsi="Arial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066B9D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066B9D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066B9D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066B9D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066B9D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066B9D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066B9D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066B9D"/>
    <w:pPr>
      <w:spacing w:after="100"/>
      <w:ind w:left="44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66B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66B9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66B9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66B9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66B9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66B9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66B9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Platzhaltertext">
    <w:name w:val="Placeholder Text"/>
    <w:basedOn w:val="Absatz-Standardschriftart"/>
    <w:uiPriority w:val="99"/>
    <w:semiHidden/>
    <w:rsid w:val="00066B9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66B9D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066B9D"/>
    <w:rPr>
      <w:rFonts w:ascii="Arial" w:hAnsi="Arial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66B9D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066B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66B9D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066B9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066B9D"/>
    <w:rPr>
      <w:rFonts w:asciiTheme="majorHAnsi" w:eastAsiaTheme="majorEastAsia" w:hAnsiTheme="majorHAnsi" w:cstheme="majorBidi"/>
      <w:color w:val="000000"/>
      <w:sz w:val="26"/>
      <w:szCs w:val="24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66B9D"/>
    <w:pPr>
      <w:outlineLvl w:val="9"/>
    </w:pPr>
    <w:rPr>
      <w:color w:val="000000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066B9D"/>
    <w:rPr>
      <w:rFonts w:asciiTheme="majorHAnsi" w:eastAsiaTheme="majorEastAsia" w:hAnsiTheme="majorHAnsi" w:cstheme="majorBidi"/>
      <w:color w:val="000000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066B9D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066B9D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066B9D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066B9D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066B9D"/>
    <w:rPr>
      <w:rFonts w:asciiTheme="majorHAnsi" w:eastAsiaTheme="majorEastAsia" w:hAnsiTheme="majorHAnsi" w:cstheme="majorBidi"/>
      <w:color w:val="000000"/>
      <w:sz w:val="21"/>
      <w:szCs w:val="24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066B9D"/>
    <w:rPr>
      <w:rFonts w:asciiTheme="majorHAnsi" w:eastAsiaTheme="majorEastAsia" w:hAnsiTheme="majorHAnsi" w:cstheme="majorBidi"/>
      <w:i/>
      <w:iCs/>
      <w:color w:val="000000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119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4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32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94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8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0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6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7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header" Target="header1.xml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hyperlink" Target="file:///C:\Users\distr\Documents\GitHub\Sysprog-AI-B6-Projekt\doc\LED-Matrix-Driver-Documentation.docx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glossaryDocument" Target="glossary/document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A663509-651F-4D92-ABC7-3A2CD5C84B09}"/>
      </w:docPartPr>
      <w:docPartBody>
        <w:p w:rsidR="00B35F35" w:rsidRDefault="00C07FA3">
          <w:r w:rsidRPr="00DE0FB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3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A32119B-9677-47F1-99B1-7CDEFA141805}"/>
      </w:docPartPr>
      <w:docPartBody>
        <w:p w:rsidR="000253FF" w:rsidRDefault="00B35F35">
          <w:r w:rsidRPr="002B022A">
            <w:rPr>
              <w:rStyle w:val="Platzhaltertext"/>
            </w:rPr>
            <w:t>Klicken oder tippen Sie, um ein Datum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7FA3"/>
    <w:rsid w:val="000253FF"/>
    <w:rsid w:val="00445AA4"/>
    <w:rsid w:val="00A51D93"/>
    <w:rsid w:val="00B35F35"/>
    <w:rsid w:val="00C07FA3"/>
    <w:rsid w:val="00F778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35F3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Treiber für eine LED-Matrix in einem Linux Kernel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Ras22</b:Tag>
    <b:SourceType>InternetSite</b:SourceType>
    <b:Guid>{171AE71B-F694-438A-A653-4DB868DD6D8E}</b:Guid>
    <b:Title>raspberry</b:Title>
    <b:Year>2022</b:Year>
    <b:Author>
      <b:Author>
        <b:NameList>
          <b:Person>
            <b:Last>Raspberry</b:Last>
          </b:Person>
        </b:NameList>
      </b:Author>
    </b:Author>
    <b:InternetSiteTitle>1</b:InternetSiteTitle>
    <b:URL>https://www.raspberrypi.com/</b:URL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B56BEA1-C7B8-4F0C-BF2F-53D6C04795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51</Words>
  <Characters>14185</Characters>
  <Application>Microsoft Office Word</Application>
  <DocSecurity>0</DocSecurity>
  <Lines>118</Lines>
  <Paragraphs>3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LED-MATRIX</vt:lpstr>
    </vt:vector>
  </TitlesOfParts>
  <Company/>
  <LinksUpToDate>false</LinksUpToDate>
  <CharactersWithSpaces>16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D-MATRIX</dc:title>
  <dc:subject>PstA</dc:subject>
  <dc:creator>Simon Obermeier, Kraus Anton</dc:creator>
  <cp:keywords/>
  <dc:description/>
  <cp:lastModifiedBy>Anton Kraus</cp:lastModifiedBy>
  <cp:revision>31</cp:revision>
  <dcterms:created xsi:type="dcterms:W3CDTF">2022-05-12T09:02:00Z</dcterms:created>
  <dcterms:modified xsi:type="dcterms:W3CDTF">2022-06-09T13:46:00Z</dcterms:modified>
  <cp:category>Systemprogrammierung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LED-Matrix</vt:lpwstr>
  </property>
  <property fmtid="{D5CDD505-2E9C-101B-9397-08002B2CF9AE}" pid="3" name="CitaviDocumentProperty_0">
    <vt:lpwstr>f1ed8f7d-1c65-4f06-ad48-3e96e725bea1</vt:lpwstr>
  </property>
  <property fmtid="{D5CDD505-2E9C-101B-9397-08002B2CF9AE}" pid="4" name="CitaviDocumentProperty_8">
    <vt:lpwstr>C:\Users\distr\Documents\GitHub\Sysprog-AI-B6-Projekt\doc\Citavi\LED-Matrix\LED-Matrix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2.0.0</vt:lpwstr>
  </property>
</Properties>
</file>